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F1D3AE" w14:textId="12AC4649" w:rsidR="000C4AAE" w:rsidRPr="00445114" w:rsidRDefault="002A28AC" w:rsidP="00121668">
      <w:pPr>
        <w:pStyle w:val="Heading2"/>
        <w:spacing w:before="0" w:after="0" w:line="240" w:lineRule="auto"/>
        <w:rPr>
          <w:rFonts w:ascii="Times New Roman" w:hAnsi="Times New Roman" w:cs="Times New Roman"/>
          <w:b/>
          <w:bCs/>
        </w:rPr>
      </w:pPr>
      <w:r w:rsidRPr="00445114">
        <w:rPr>
          <w:rFonts w:ascii="Times New Roman" w:hAnsi="Times New Roman" w:cs="Times New Roman"/>
          <w:b/>
          <w:bCs/>
        </w:rPr>
        <w:t xml:space="preserve">Editor </w:t>
      </w:r>
    </w:p>
    <w:tbl>
      <w:tblPr>
        <w:tblStyle w:val="TableGrid"/>
        <w:tblW w:w="5000" w:type="pct"/>
        <w:tblLook w:val="04A0" w:firstRow="1" w:lastRow="0" w:firstColumn="1" w:lastColumn="0" w:noHBand="0" w:noVBand="1"/>
      </w:tblPr>
      <w:tblGrid>
        <w:gridCol w:w="626"/>
        <w:gridCol w:w="3641"/>
        <w:gridCol w:w="6523"/>
      </w:tblGrid>
      <w:tr w:rsidR="007A5F91" w:rsidRPr="00445114" w14:paraId="240C6853" w14:textId="77777777" w:rsidTr="002127B8">
        <w:trPr>
          <w:trHeight w:val="66"/>
        </w:trPr>
        <w:tc>
          <w:tcPr>
            <w:tcW w:w="273" w:type="pct"/>
            <w:hideMark/>
          </w:tcPr>
          <w:p w14:paraId="6E178C60" w14:textId="77777777" w:rsidR="007A5F91" w:rsidRPr="00445114" w:rsidRDefault="007A5F91" w:rsidP="007F2CCF">
            <w:pPr>
              <w:rPr>
                <w:rFonts w:ascii="Times New Roman" w:hAnsi="Times New Roman" w:cs="Times New Roman"/>
                <w:b/>
                <w:bCs/>
              </w:rPr>
            </w:pPr>
            <w:r w:rsidRPr="00445114">
              <w:rPr>
                <w:rFonts w:ascii="Times New Roman" w:hAnsi="Times New Roman" w:cs="Times New Roman"/>
                <w:b/>
                <w:bCs/>
              </w:rPr>
              <w:t>ID</w:t>
            </w:r>
          </w:p>
        </w:tc>
        <w:tc>
          <w:tcPr>
            <w:tcW w:w="1696" w:type="pct"/>
            <w:hideMark/>
          </w:tcPr>
          <w:p w14:paraId="18713E7B" w14:textId="77777777" w:rsidR="007A5F91" w:rsidRPr="00445114" w:rsidRDefault="007A5F91" w:rsidP="007F2CCF">
            <w:pPr>
              <w:rPr>
                <w:rFonts w:ascii="Times New Roman" w:hAnsi="Times New Roman" w:cs="Times New Roman"/>
                <w:b/>
                <w:bCs/>
              </w:rPr>
            </w:pPr>
            <w:r w:rsidRPr="00445114">
              <w:rPr>
                <w:rFonts w:ascii="Times New Roman" w:hAnsi="Times New Roman" w:cs="Times New Roman"/>
                <w:b/>
                <w:bCs/>
              </w:rPr>
              <w:t>Comment</w:t>
            </w:r>
          </w:p>
        </w:tc>
        <w:tc>
          <w:tcPr>
            <w:tcW w:w="3032" w:type="pct"/>
            <w:hideMark/>
          </w:tcPr>
          <w:p w14:paraId="4B76B50C" w14:textId="77777777" w:rsidR="007A5F91" w:rsidRPr="00445114" w:rsidRDefault="007A5F91" w:rsidP="007F2CCF">
            <w:pPr>
              <w:rPr>
                <w:rFonts w:ascii="Times New Roman" w:hAnsi="Times New Roman" w:cs="Times New Roman"/>
                <w:b/>
                <w:bCs/>
              </w:rPr>
            </w:pPr>
            <w:r w:rsidRPr="00445114">
              <w:rPr>
                <w:rFonts w:ascii="Times New Roman" w:hAnsi="Times New Roman" w:cs="Times New Roman"/>
                <w:b/>
                <w:bCs/>
              </w:rPr>
              <w:t>Response</w:t>
            </w:r>
          </w:p>
        </w:tc>
      </w:tr>
      <w:tr w:rsidR="007A5F91" w:rsidRPr="00445114" w14:paraId="1000426D" w14:textId="77777777" w:rsidTr="002127B8">
        <w:trPr>
          <w:trHeight w:val="1401"/>
        </w:trPr>
        <w:tc>
          <w:tcPr>
            <w:tcW w:w="273" w:type="pct"/>
            <w:hideMark/>
          </w:tcPr>
          <w:p w14:paraId="0B0AFF43" w14:textId="548EB276" w:rsidR="007A5F91" w:rsidRPr="00445114" w:rsidRDefault="007A5F91" w:rsidP="007F2CCF">
            <w:pPr>
              <w:rPr>
                <w:rFonts w:ascii="Times New Roman" w:hAnsi="Times New Roman" w:cs="Times New Roman"/>
              </w:rPr>
            </w:pPr>
            <w:r w:rsidRPr="00445114">
              <w:rPr>
                <w:rFonts w:ascii="Times New Roman" w:hAnsi="Times New Roman" w:cs="Times New Roman"/>
              </w:rPr>
              <w:t>E1.1</w:t>
            </w:r>
          </w:p>
        </w:tc>
        <w:tc>
          <w:tcPr>
            <w:tcW w:w="1696" w:type="pct"/>
          </w:tcPr>
          <w:p w14:paraId="3FEF6F47" w14:textId="5A6C2286" w:rsidR="007A5F91" w:rsidRPr="00445114" w:rsidRDefault="00FD37C9" w:rsidP="007F2CCF">
            <w:pPr>
              <w:rPr>
                <w:rFonts w:ascii="Times New Roman" w:hAnsi="Times New Roman" w:cs="Times New Roman"/>
              </w:rPr>
            </w:pPr>
            <w:r w:rsidRPr="00445114">
              <w:rPr>
                <w:rFonts w:ascii="Times New Roman" w:hAnsi="Times New Roman" w:cs="Times New Roman"/>
              </w:rPr>
              <w:t>I</w:t>
            </w:r>
            <w:r w:rsidR="00952EF1" w:rsidRPr="00445114">
              <w:rPr>
                <w:rFonts w:ascii="Times New Roman" w:hAnsi="Times New Roman" w:cs="Times New Roman"/>
              </w:rPr>
              <w:t>ssue of (too) many country-level variables in the same model; discussion of alternative interpretation regarding the Gini coefficient effects (also in relation to welfare state size, see R2); issue of income as control variable and its potential posttreatment bias</w:t>
            </w:r>
          </w:p>
        </w:tc>
        <w:tc>
          <w:tcPr>
            <w:tcW w:w="3032" w:type="pct"/>
            <w:hideMark/>
          </w:tcPr>
          <w:p w14:paraId="644D9955" w14:textId="0DEB9FDE" w:rsidR="007A5F91" w:rsidRPr="00445114" w:rsidRDefault="009D1525" w:rsidP="007A5F91">
            <w:pPr>
              <w:rPr>
                <w:rFonts w:ascii="Times New Roman" w:hAnsi="Times New Roman" w:cs="Times New Roman"/>
              </w:rPr>
            </w:pPr>
            <w:r w:rsidRPr="00445114">
              <w:rPr>
                <w:rFonts w:ascii="Times New Roman" w:hAnsi="Times New Roman" w:cs="Times New Roman"/>
              </w:rPr>
              <w:t xml:space="preserve">I addressed this comment through an alternative empirical strategy. Additionally, I included the analyses with additional macro-level variables in the Supplementary Materials. This allowed me to maintain greater parsimony in </w:t>
            </w:r>
            <w:proofErr w:type="gramStart"/>
            <w:r w:rsidRPr="00445114">
              <w:rPr>
                <w:rFonts w:ascii="Times New Roman" w:hAnsi="Times New Roman" w:cs="Times New Roman"/>
              </w:rPr>
              <w:t>the modeling</w:t>
            </w:r>
            <w:proofErr w:type="gramEnd"/>
            <w:r w:rsidRPr="00445114">
              <w:rPr>
                <w:rFonts w:ascii="Times New Roman" w:hAnsi="Times New Roman" w:cs="Times New Roman"/>
              </w:rPr>
              <w:t>. At the micro level, I followed a similar approach, retaining a minimal set of controls and treating the additional variables as potential confounders in the relationship between my main predictors—social network characteristics and social class—and the dependent variable, redistributive preferences.</w:t>
            </w:r>
            <w:r w:rsidRPr="00445114">
              <w:rPr>
                <w:rFonts w:ascii="Times New Roman" w:hAnsi="Times New Roman" w:cs="Times New Roman"/>
              </w:rPr>
              <w:br/>
            </w:r>
          </w:p>
        </w:tc>
      </w:tr>
      <w:tr w:rsidR="00952EF1" w:rsidRPr="00445114" w14:paraId="2E5DDF3F" w14:textId="77777777" w:rsidTr="002127B8">
        <w:trPr>
          <w:trHeight w:val="1401"/>
        </w:trPr>
        <w:tc>
          <w:tcPr>
            <w:tcW w:w="273" w:type="pct"/>
          </w:tcPr>
          <w:p w14:paraId="57020B6B" w14:textId="50176AB0" w:rsidR="00952EF1" w:rsidRPr="00445114" w:rsidRDefault="00952EF1" w:rsidP="007F2CCF">
            <w:pPr>
              <w:rPr>
                <w:rFonts w:ascii="Times New Roman" w:hAnsi="Times New Roman" w:cs="Times New Roman"/>
              </w:rPr>
            </w:pPr>
            <w:r w:rsidRPr="00445114">
              <w:rPr>
                <w:rFonts w:ascii="Times New Roman" w:hAnsi="Times New Roman" w:cs="Times New Roman"/>
              </w:rPr>
              <w:t>E1.2</w:t>
            </w:r>
          </w:p>
        </w:tc>
        <w:tc>
          <w:tcPr>
            <w:tcW w:w="1696" w:type="pct"/>
          </w:tcPr>
          <w:p w14:paraId="047CEC5B" w14:textId="35981F51" w:rsidR="00952EF1" w:rsidRPr="00445114" w:rsidRDefault="00FD37C9" w:rsidP="007F2CCF">
            <w:pPr>
              <w:rPr>
                <w:rFonts w:ascii="Times New Roman" w:hAnsi="Times New Roman" w:cs="Times New Roman"/>
              </w:rPr>
            </w:pPr>
            <w:r w:rsidRPr="00445114">
              <w:rPr>
                <w:rFonts w:ascii="Times New Roman" w:hAnsi="Times New Roman" w:cs="Times New Roman"/>
              </w:rPr>
              <w:t>C</w:t>
            </w:r>
            <w:r w:rsidR="00215994" w:rsidRPr="00445114">
              <w:rPr>
                <w:rFonts w:ascii="Times New Roman" w:hAnsi="Times New Roman" w:cs="Times New Roman"/>
              </w:rPr>
              <w:t>learer and more coherent explanation of the theoretical mechanism for the homogeneity of social network for both upper and lower classes; provide an analysis which assesses the extent to which homogeneity level of network exerts an effect that is additional to the effects of own social class and of the social class of network ties (including both worker and service class ties): revise conclusion section given new findings; define social class</w:t>
            </w:r>
          </w:p>
        </w:tc>
        <w:tc>
          <w:tcPr>
            <w:tcW w:w="3032" w:type="pct"/>
          </w:tcPr>
          <w:p w14:paraId="0FE96D85" w14:textId="77777777" w:rsidR="00B24AD2" w:rsidRPr="00445114" w:rsidRDefault="00B24AD2" w:rsidP="00B24AD2">
            <w:pPr>
              <w:rPr>
                <w:rFonts w:ascii="Times New Roman" w:hAnsi="Times New Roman" w:cs="Times New Roman"/>
              </w:rPr>
            </w:pPr>
            <w:r w:rsidRPr="00445114">
              <w:rPr>
                <w:rFonts w:ascii="Times New Roman" w:hAnsi="Times New Roman" w:cs="Times New Roman"/>
              </w:rPr>
              <w:t>I paid particular attention to this comment in the theory section. Specifically, I revised the theoretical elaboration to more clearly outline the predictions for both ends of the class structure and to clarify that Hypothesis 1 is conditional in nature, involving an interaction between social class and class-based network homogeneity.</w:t>
            </w:r>
          </w:p>
          <w:p w14:paraId="091B4C1B" w14:textId="77777777" w:rsidR="00B24AD2" w:rsidRPr="00445114" w:rsidRDefault="00B24AD2" w:rsidP="00B24AD2">
            <w:pPr>
              <w:rPr>
                <w:rFonts w:ascii="Times New Roman" w:hAnsi="Times New Roman" w:cs="Times New Roman"/>
              </w:rPr>
            </w:pPr>
          </w:p>
          <w:p w14:paraId="7743518A" w14:textId="21B73F87" w:rsidR="00B24AD2" w:rsidRPr="00445114" w:rsidRDefault="00B24AD2" w:rsidP="00B24AD2">
            <w:pPr>
              <w:rPr>
                <w:rFonts w:ascii="Times New Roman" w:hAnsi="Times New Roman" w:cs="Times New Roman"/>
              </w:rPr>
            </w:pPr>
            <w:r w:rsidRPr="00445114">
              <w:rPr>
                <w:rFonts w:ascii="Times New Roman" w:hAnsi="Times New Roman" w:cs="Times New Roman"/>
              </w:rPr>
              <w:t>Regarding the extent to which network homogeneity has a different or additional effect compared to network class profiles, I would highlight two key points. First, homogeneity captures an attribute of the entire network, specifically the degree of segregation an individual experiences in relation to their own class. It does not directly reflect ties to specific other classes, as network class profiles do. These represent two distinct ways of understanding how individuals experience the class structure through their social networks: homogeneity indicates the absence of cross-class (i.e., cross-cutting) ties, while class profiles identify connections to particular social classes</w:t>
            </w:r>
            <w:r w:rsidR="00EE256B" w:rsidRPr="00445114">
              <w:rPr>
                <w:rFonts w:ascii="Times New Roman" w:hAnsi="Times New Roman" w:cs="Times New Roman"/>
              </w:rPr>
              <w:t xml:space="preserve"> where ego’s position does not play a role.</w:t>
            </w:r>
          </w:p>
          <w:p w14:paraId="6C9C2200" w14:textId="77777777" w:rsidR="00B24AD2" w:rsidRPr="00445114" w:rsidRDefault="00B24AD2" w:rsidP="00B24AD2">
            <w:pPr>
              <w:rPr>
                <w:rFonts w:ascii="Times New Roman" w:hAnsi="Times New Roman" w:cs="Times New Roman"/>
              </w:rPr>
            </w:pPr>
          </w:p>
          <w:p w14:paraId="772556DC" w14:textId="3C63B6CC" w:rsidR="0062387F" w:rsidRPr="00445114" w:rsidRDefault="00B24AD2" w:rsidP="005300D1">
            <w:pPr>
              <w:rPr>
                <w:rFonts w:ascii="Times New Roman" w:hAnsi="Times New Roman" w:cs="Times New Roman"/>
              </w:rPr>
            </w:pPr>
            <w:r w:rsidRPr="00445114">
              <w:rPr>
                <w:rFonts w:ascii="Times New Roman" w:hAnsi="Times New Roman" w:cs="Times New Roman"/>
              </w:rPr>
              <w:t>Second, one could argue that network segregation—measured through homogeneity—reflects the concentration of ties within one's own class and is, in that sense, derived from class profiles. This is an important conceptual distinction because, in my view, including both class homogeneity and class profiles in the same model may introduce</w:t>
            </w:r>
            <w:r w:rsidR="005300D1" w:rsidRPr="00445114">
              <w:rPr>
                <w:rFonts w:ascii="Times New Roman" w:hAnsi="Times New Roman" w:cs="Times New Roman"/>
              </w:rPr>
              <w:t xml:space="preserve"> problems </w:t>
            </w:r>
            <w:r w:rsidR="00C90606" w:rsidRPr="00445114">
              <w:rPr>
                <w:rFonts w:ascii="Times New Roman" w:hAnsi="Times New Roman" w:cs="Times New Roman"/>
              </w:rPr>
              <w:t>in identifying</w:t>
            </w:r>
            <w:r w:rsidR="005300D1" w:rsidRPr="00445114">
              <w:rPr>
                <w:rFonts w:ascii="Times New Roman" w:hAnsi="Times New Roman" w:cs="Times New Roman"/>
              </w:rPr>
              <w:t xml:space="preserve"> a clear independent association, </w:t>
            </w:r>
            <w:r w:rsidR="00C90606" w:rsidRPr="00445114">
              <w:rPr>
                <w:rFonts w:ascii="Times New Roman" w:hAnsi="Times New Roman" w:cs="Times New Roman"/>
              </w:rPr>
              <w:t xml:space="preserve">given that a </w:t>
            </w:r>
            <w:r w:rsidR="005300D1" w:rsidRPr="00445114">
              <w:rPr>
                <w:rFonts w:ascii="Times New Roman" w:hAnsi="Times New Roman" w:cs="Times New Roman"/>
              </w:rPr>
              <w:t xml:space="preserve">part of the variance of </w:t>
            </w:r>
            <w:r w:rsidR="00D4656C" w:rsidRPr="00445114">
              <w:rPr>
                <w:rFonts w:ascii="Times New Roman" w:hAnsi="Times New Roman" w:cs="Times New Roman"/>
              </w:rPr>
              <w:t xml:space="preserve">the </w:t>
            </w:r>
            <w:r w:rsidR="005300D1" w:rsidRPr="00445114">
              <w:rPr>
                <w:rFonts w:ascii="Times New Roman" w:hAnsi="Times New Roman" w:cs="Times New Roman"/>
              </w:rPr>
              <w:t xml:space="preserve">class-based network homogeneity is based on the in-group ties </w:t>
            </w:r>
            <w:r w:rsidR="00C90606" w:rsidRPr="00445114">
              <w:rPr>
                <w:rFonts w:ascii="Times New Roman" w:hAnsi="Times New Roman" w:cs="Times New Roman"/>
              </w:rPr>
              <w:t>(</w:t>
            </w:r>
            <w:r w:rsidR="005129EB" w:rsidRPr="00445114">
              <w:rPr>
                <w:rFonts w:ascii="Times New Roman" w:hAnsi="Times New Roman" w:cs="Times New Roman"/>
              </w:rPr>
              <w:t>homogeneity share</w:t>
            </w:r>
            <w:r w:rsidR="00C90606" w:rsidRPr="00445114">
              <w:rPr>
                <w:rFonts w:ascii="Times New Roman" w:hAnsi="Times New Roman" w:cs="Times New Roman"/>
              </w:rPr>
              <w:t>)</w:t>
            </w:r>
            <w:r w:rsidR="00367E7B" w:rsidRPr="00445114">
              <w:rPr>
                <w:rFonts w:ascii="Times New Roman" w:hAnsi="Times New Roman" w:cs="Times New Roman"/>
              </w:rPr>
              <w:t xml:space="preserve"> </w:t>
            </w:r>
            <w:r w:rsidR="005300D1" w:rsidRPr="00445114">
              <w:rPr>
                <w:rFonts w:ascii="Times New Roman" w:hAnsi="Times New Roman" w:cs="Times New Roman"/>
              </w:rPr>
              <w:t>and the other part on the out-group ties</w:t>
            </w:r>
            <w:r w:rsidR="00C90606" w:rsidRPr="00445114">
              <w:rPr>
                <w:rFonts w:ascii="Times New Roman" w:hAnsi="Times New Roman" w:cs="Times New Roman"/>
              </w:rPr>
              <w:t xml:space="preserve"> (</w:t>
            </w:r>
            <w:r w:rsidR="00D4656C" w:rsidRPr="00445114">
              <w:rPr>
                <w:rFonts w:ascii="Times New Roman" w:hAnsi="Times New Roman" w:cs="Times New Roman"/>
              </w:rPr>
              <w:t>non</w:t>
            </w:r>
            <w:r w:rsidR="005129EB" w:rsidRPr="00445114">
              <w:rPr>
                <w:rFonts w:ascii="Times New Roman" w:hAnsi="Times New Roman" w:cs="Times New Roman"/>
              </w:rPr>
              <w:t>-homogeneous share</w:t>
            </w:r>
            <w:r w:rsidR="00C90606" w:rsidRPr="00445114">
              <w:rPr>
                <w:rFonts w:ascii="Times New Roman" w:hAnsi="Times New Roman" w:cs="Times New Roman"/>
              </w:rPr>
              <w:t>)</w:t>
            </w:r>
            <w:r w:rsidR="005300D1" w:rsidRPr="00445114">
              <w:rPr>
                <w:rFonts w:ascii="Times New Roman" w:hAnsi="Times New Roman" w:cs="Times New Roman"/>
              </w:rPr>
              <w:t xml:space="preserve">. </w:t>
            </w:r>
            <w:r w:rsidR="00BB02E1" w:rsidRPr="00445114">
              <w:rPr>
                <w:rFonts w:ascii="Times New Roman" w:hAnsi="Times New Roman" w:cs="Times New Roman"/>
              </w:rPr>
              <w:t>In other words, this implies the degree of network closure for each social class,</w:t>
            </w:r>
            <w:r w:rsidR="004A58D5" w:rsidRPr="00445114">
              <w:rPr>
                <w:rFonts w:ascii="Times New Roman" w:hAnsi="Times New Roman" w:cs="Times New Roman"/>
              </w:rPr>
              <w:t xml:space="preserve"> in comparison to </w:t>
            </w:r>
            <w:r w:rsidR="00BB02E1" w:rsidRPr="00445114">
              <w:rPr>
                <w:rFonts w:ascii="Times New Roman" w:hAnsi="Times New Roman" w:cs="Times New Roman"/>
              </w:rPr>
              <w:t xml:space="preserve">the single network composition based </w:t>
            </w:r>
            <w:r w:rsidR="009C7380" w:rsidRPr="00445114">
              <w:rPr>
                <w:rFonts w:ascii="Times New Roman" w:hAnsi="Times New Roman" w:cs="Times New Roman"/>
              </w:rPr>
              <w:t xml:space="preserve">on </w:t>
            </w:r>
            <w:r w:rsidR="00BB02E1" w:rsidRPr="00445114">
              <w:rPr>
                <w:rFonts w:ascii="Times New Roman" w:hAnsi="Times New Roman" w:cs="Times New Roman"/>
              </w:rPr>
              <w:t>individual class-based network profiles.</w:t>
            </w:r>
          </w:p>
          <w:p w14:paraId="15602FFE" w14:textId="77777777" w:rsidR="005300D1" w:rsidRPr="00445114" w:rsidRDefault="005300D1" w:rsidP="005300D1">
            <w:pPr>
              <w:rPr>
                <w:rFonts w:ascii="Times New Roman" w:hAnsi="Times New Roman" w:cs="Times New Roman"/>
              </w:rPr>
            </w:pPr>
          </w:p>
          <w:p w14:paraId="4784026D" w14:textId="0E95FBD1" w:rsidR="005300D1" w:rsidRPr="00445114" w:rsidRDefault="005300D1" w:rsidP="005300D1">
            <w:pPr>
              <w:rPr>
                <w:rFonts w:ascii="Times New Roman" w:hAnsi="Times New Roman" w:cs="Times New Roman"/>
              </w:rPr>
            </w:pPr>
          </w:p>
        </w:tc>
      </w:tr>
      <w:tr w:rsidR="00952EF1" w:rsidRPr="00445114" w14:paraId="6DCC7E59" w14:textId="77777777" w:rsidTr="002127B8">
        <w:trPr>
          <w:trHeight w:val="1401"/>
        </w:trPr>
        <w:tc>
          <w:tcPr>
            <w:tcW w:w="273" w:type="pct"/>
          </w:tcPr>
          <w:p w14:paraId="247988F4" w14:textId="2676BB57" w:rsidR="00952EF1" w:rsidRPr="00445114" w:rsidRDefault="00952EF1" w:rsidP="007F2CCF">
            <w:pPr>
              <w:rPr>
                <w:rFonts w:ascii="Times New Roman" w:hAnsi="Times New Roman" w:cs="Times New Roman"/>
              </w:rPr>
            </w:pPr>
            <w:r w:rsidRPr="00445114">
              <w:rPr>
                <w:rFonts w:ascii="Times New Roman" w:hAnsi="Times New Roman" w:cs="Times New Roman"/>
              </w:rPr>
              <w:t>E1.3</w:t>
            </w:r>
          </w:p>
        </w:tc>
        <w:tc>
          <w:tcPr>
            <w:tcW w:w="1696" w:type="pct"/>
          </w:tcPr>
          <w:p w14:paraId="6587C66B" w14:textId="108C9AA8" w:rsidR="00952EF1" w:rsidRPr="00445114" w:rsidRDefault="00FD37C9" w:rsidP="007F2CCF">
            <w:pPr>
              <w:rPr>
                <w:rFonts w:ascii="Times New Roman" w:hAnsi="Times New Roman" w:cs="Times New Roman"/>
              </w:rPr>
            </w:pPr>
            <w:r w:rsidRPr="00445114">
              <w:rPr>
                <w:rFonts w:ascii="Times New Roman" w:hAnsi="Times New Roman" w:cs="Times New Roman"/>
              </w:rPr>
              <w:t>A</w:t>
            </w:r>
            <w:r w:rsidR="00215994" w:rsidRPr="00445114">
              <w:rPr>
                <w:rFonts w:ascii="Times New Roman" w:hAnsi="Times New Roman" w:cs="Times New Roman"/>
              </w:rPr>
              <w:t xml:space="preserve"> better explanation of the paper added value compared to the contribution of Lindh and Andersson's 2024 ESR</w:t>
            </w:r>
          </w:p>
        </w:tc>
        <w:tc>
          <w:tcPr>
            <w:tcW w:w="3032" w:type="pct"/>
          </w:tcPr>
          <w:p w14:paraId="24D3D62F" w14:textId="392F7AC1" w:rsidR="009D1525" w:rsidRPr="00445114" w:rsidRDefault="009D1525" w:rsidP="007A5F91">
            <w:pPr>
              <w:rPr>
                <w:rFonts w:ascii="Times New Roman" w:hAnsi="Times New Roman" w:cs="Times New Roman"/>
              </w:rPr>
            </w:pPr>
            <w:r w:rsidRPr="00445114">
              <w:rPr>
                <w:rFonts w:ascii="Times New Roman" w:hAnsi="Times New Roman" w:cs="Times New Roman"/>
              </w:rPr>
              <w:t xml:space="preserve">I also clarified in both the introduction and theoretical framework that the objective of this study is to examine post-tax and transfer income inequality—not the moderating role of welfare state institutions. At the same time, I implemented a more appropriate empirical strategy to better illustrate the role of economic inequality as the distributional context in which both political debates and political attitudes are shaped. </w:t>
            </w:r>
          </w:p>
        </w:tc>
      </w:tr>
      <w:tr w:rsidR="00782402" w:rsidRPr="00445114" w14:paraId="181E4E72" w14:textId="77777777" w:rsidTr="002127B8">
        <w:trPr>
          <w:trHeight w:val="1401"/>
        </w:trPr>
        <w:tc>
          <w:tcPr>
            <w:tcW w:w="273" w:type="pct"/>
          </w:tcPr>
          <w:p w14:paraId="4629D43E" w14:textId="73EE490C" w:rsidR="00782402" w:rsidRPr="00445114" w:rsidRDefault="00782402" w:rsidP="007F2CCF">
            <w:pPr>
              <w:rPr>
                <w:rFonts w:ascii="Times New Roman" w:hAnsi="Times New Roman" w:cs="Times New Roman"/>
              </w:rPr>
            </w:pPr>
            <w:r w:rsidRPr="00445114">
              <w:rPr>
                <w:rFonts w:ascii="Times New Roman" w:hAnsi="Times New Roman" w:cs="Times New Roman"/>
              </w:rPr>
              <w:lastRenderedPageBreak/>
              <w:t>E1.4</w:t>
            </w:r>
          </w:p>
        </w:tc>
        <w:tc>
          <w:tcPr>
            <w:tcW w:w="1696" w:type="pct"/>
          </w:tcPr>
          <w:p w14:paraId="4DC02CC8" w14:textId="3E6EDD4F" w:rsidR="00782402" w:rsidRPr="00445114" w:rsidRDefault="00782402" w:rsidP="007F2CCF">
            <w:pPr>
              <w:rPr>
                <w:rFonts w:ascii="Times New Roman" w:hAnsi="Times New Roman" w:cs="Times New Roman"/>
              </w:rPr>
            </w:pPr>
            <w:r w:rsidRPr="00445114">
              <w:rPr>
                <w:rFonts w:ascii="Times New Roman" w:hAnsi="Times New Roman" w:cs="Times New Roman"/>
              </w:rPr>
              <w:t>consider comment on isolated vs homogeneous network;</w:t>
            </w:r>
          </w:p>
        </w:tc>
        <w:tc>
          <w:tcPr>
            <w:tcW w:w="3032" w:type="pct"/>
          </w:tcPr>
          <w:p w14:paraId="6082E1D3" w14:textId="7623F266" w:rsidR="00782402" w:rsidRPr="00445114" w:rsidRDefault="00772466" w:rsidP="007A5F91">
            <w:pPr>
              <w:rPr>
                <w:rFonts w:ascii="Times New Roman" w:hAnsi="Times New Roman" w:cs="Times New Roman"/>
              </w:rPr>
            </w:pPr>
            <w:r w:rsidRPr="00445114">
              <w:rPr>
                <w:rFonts w:ascii="Times New Roman" w:hAnsi="Times New Roman" w:cs="Times New Roman"/>
              </w:rPr>
              <w:t>Regarding the comment about “hermits” (individuals without any reported contacts), I have clarified that this group is not included in the analytical sample. The main reason for this exclusion is that one of the criteria for determining whether a person has a homogeneous network is that they must report at least one network tie and have an identifiable individual class position.</w:t>
            </w:r>
          </w:p>
        </w:tc>
      </w:tr>
      <w:tr w:rsidR="00782402" w:rsidRPr="00445114" w14:paraId="51EBE2C7" w14:textId="77777777" w:rsidTr="002127B8">
        <w:trPr>
          <w:trHeight w:val="1401"/>
        </w:trPr>
        <w:tc>
          <w:tcPr>
            <w:tcW w:w="273" w:type="pct"/>
          </w:tcPr>
          <w:p w14:paraId="5C0E30D9" w14:textId="21F01A26" w:rsidR="00782402" w:rsidRPr="00445114" w:rsidRDefault="00782402" w:rsidP="007F2CCF">
            <w:pPr>
              <w:rPr>
                <w:rFonts w:ascii="Times New Roman" w:hAnsi="Times New Roman" w:cs="Times New Roman"/>
              </w:rPr>
            </w:pPr>
            <w:r w:rsidRPr="00445114">
              <w:rPr>
                <w:rFonts w:ascii="Times New Roman" w:hAnsi="Times New Roman" w:cs="Times New Roman"/>
              </w:rPr>
              <w:t>E1.5</w:t>
            </w:r>
          </w:p>
        </w:tc>
        <w:tc>
          <w:tcPr>
            <w:tcW w:w="1696" w:type="pct"/>
          </w:tcPr>
          <w:p w14:paraId="2774E97F" w14:textId="78F25548" w:rsidR="00782402" w:rsidRPr="00445114" w:rsidRDefault="00782402" w:rsidP="007F2CCF">
            <w:pPr>
              <w:rPr>
                <w:rFonts w:ascii="Times New Roman" w:hAnsi="Times New Roman" w:cs="Times New Roman"/>
              </w:rPr>
            </w:pPr>
            <w:r w:rsidRPr="00445114">
              <w:rPr>
                <w:rFonts w:ascii="Times New Roman" w:hAnsi="Times New Roman" w:cs="Times New Roman"/>
              </w:rPr>
              <w:t>provide additional analysis for non-collapsed EGP class categories</w:t>
            </w:r>
          </w:p>
        </w:tc>
        <w:tc>
          <w:tcPr>
            <w:tcW w:w="3032" w:type="pct"/>
          </w:tcPr>
          <w:p w14:paraId="4B2E7FDB" w14:textId="2823ACF6" w:rsidR="00782402" w:rsidRPr="00445114" w:rsidRDefault="00295D44" w:rsidP="007A5F91">
            <w:pPr>
              <w:rPr>
                <w:rFonts w:ascii="Times New Roman" w:hAnsi="Times New Roman" w:cs="Times New Roman"/>
              </w:rPr>
            </w:pPr>
            <w:r w:rsidRPr="00445114">
              <w:rPr>
                <w:rFonts w:ascii="Times New Roman" w:hAnsi="Times New Roman" w:cs="Times New Roman"/>
              </w:rPr>
              <w:t>The collapsed three-category class scheme can indeed</w:t>
            </w:r>
            <w:r w:rsidR="00772466" w:rsidRPr="00445114">
              <w:rPr>
                <w:rFonts w:ascii="Times New Roman" w:hAnsi="Times New Roman" w:cs="Times New Roman"/>
              </w:rPr>
              <w:t xml:space="preserve"> be expanded into six classes. Therefore, I re-estimated the models using the six-class version for both Hypothesis 1 and Hypothesis 2. The results of these analyses are reported in the Supplementary Materials (see Table S4 and Table S5).</w:t>
            </w:r>
          </w:p>
        </w:tc>
      </w:tr>
    </w:tbl>
    <w:p w14:paraId="7A896E34" w14:textId="77777777" w:rsidR="00930505" w:rsidRPr="00445114" w:rsidRDefault="00930505" w:rsidP="00930505">
      <w:pPr>
        <w:rPr>
          <w:rFonts w:ascii="Times New Roman" w:hAnsi="Times New Roman" w:cs="Times New Roman"/>
        </w:rPr>
      </w:pPr>
    </w:p>
    <w:p w14:paraId="6B11A279" w14:textId="27B7451C" w:rsidR="006F1AC0" w:rsidRPr="00445114" w:rsidRDefault="00D22B3D" w:rsidP="006F1AC0">
      <w:pPr>
        <w:rPr>
          <w:rFonts w:ascii="Times New Roman" w:hAnsi="Times New Roman" w:cs="Times New Roman"/>
        </w:rPr>
      </w:pPr>
      <w:r w:rsidRPr="00445114">
        <w:rPr>
          <w:rFonts w:ascii="Times New Roman" w:hAnsi="Times New Roman" w:cs="Times New Roman"/>
        </w:rPr>
        <w:br/>
      </w:r>
    </w:p>
    <w:p w14:paraId="7EBE40A9" w14:textId="2450D46B" w:rsidR="007B0783" w:rsidRPr="00445114" w:rsidRDefault="007B0783" w:rsidP="00121668">
      <w:pPr>
        <w:pStyle w:val="Heading2"/>
        <w:spacing w:before="0" w:after="0" w:line="240" w:lineRule="auto"/>
        <w:rPr>
          <w:rFonts w:ascii="Times New Roman" w:hAnsi="Times New Roman" w:cs="Times New Roman"/>
          <w:b/>
          <w:bCs/>
        </w:rPr>
      </w:pPr>
      <w:r w:rsidRPr="00445114">
        <w:rPr>
          <w:rFonts w:ascii="Times New Roman" w:hAnsi="Times New Roman" w:cs="Times New Roman"/>
          <w:b/>
          <w:bCs/>
        </w:rPr>
        <w:t>Reviewer 1</w:t>
      </w:r>
    </w:p>
    <w:p w14:paraId="5E3A543B" w14:textId="77777777" w:rsidR="007B0783" w:rsidRPr="00445114" w:rsidRDefault="007B0783" w:rsidP="00121668">
      <w:pPr>
        <w:spacing w:after="0" w:line="240" w:lineRule="auto"/>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600"/>
        <w:gridCol w:w="3638"/>
        <w:gridCol w:w="6552"/>
      </w:tblGrid>
      <w:tr w:rsidR="005F4402" w:rsidRPr="00445114" w14:paraId="2858FA57" w14:textId="77777777" w:rsidTr="002127B8">
        <w:trPr>
          <w:trHeight w:val="179"/>
        </w:trPr>
        <w:tc>
          <w:tcPr>
            <w:tcW w:w="600" w:type="dxa"/>
            <w:hideMark/>
          </w:tcPr>
          <w:p w14:paraId="61329675" w14:textId="73394F11" w:rsidR="00BB66CB" w:rsidRPr="00445114" w:rsidRDefault="005F4402" w:rsidP="00121668">
            <w:pPr>
              <w:rPr>
                <w:rFonts w:ascii="Times New Roman" w:hAnsi="Times New Roman" w:cs="Times New Roman"/>
                <w:b/>
                <w:bCs/>
              </w:rPr>
            </w:pPr>
            <w:r w:rsidRPr="00445114">
              <w:rPr>
                <w:rFonts w:ascii="Times New Roman" w:hAnsi="Times New Roman" w:cs="Times New Roman"/>
                <w:b/>
                <w:bCs/>
              </w:rPr>
              <w:t>ID</w:t>
            </w:r>
          </w:p>
        </w:tc>
        <w:tc>
          <w:tcPr>
            <w:tcW w:w="3638" w:type="dxa"/>
            <w:hideMark/>
          </w:tcPr>
          <w:p w14:paraId="6CC2DEC4" w14:textId="77777777" w:rsidR="00BB66CB" w:rsidRPr="00445114" w:rsidRDefault="00BB66CB" w:rsidP="00121668">
            <w:pPr>
              <w:rPr>
                <w:rFonts w:ascii="Times New Roman" w:hAnsi="Times New Roman" w:cs="Times New Roman"/>
                <w:b/>
                <w:bCs/>
              </w:rPr>
            </w:pPr>
            <w:r w:rsidRPr="00445114">
              <w:rPr>
                <w:rFonts w:ascii="Times New Roman" w:hAnsi="Times New Roman" w:cs="Times New Roman"/>
                <w:b/>
                <w:bCs/>
              </w:rPr>
              <w:t>Comment</w:t>
            </w:r>
          </w:p>
        </w:tc>
        <w:tc>
          <w:tcPr>
            <w:tcW w:w="6552" w:type="dxa"/>
            <w:hideMark/>
          </w:tcPr>
          <w:p w14:paraId="0AE9045C" w14:textId="77777777" w:rsidR="00BB66CB" w:rsidRPr="00445114" w:rsidRDefault="00BB66CB" w:rsidP="00121668">
            <w:pPr>
              <w:rPr>
                <w:rFonts w:ascii="Times New Roman" w:hAnsi="Times New Roman" w:cs="Times New Roman"/>
                <w:b/>
                <w:bCs/>
              </w:rPr>
            </w:pPr>
            <w:r w:rsidRPr="00445114">
              <w:rPr>
                <w:rFonts w:ascii="Times New Roman" w:hAnsi="Times New Roman" w:cs="Times New Roman"/>
                <w:b/>
                <w:bCs/>
              </w:rPr>
              <w:t>Response</w:t>
            </w:r>
          </w:p>
        </w:tc>
      </w:tr>
      <w:tr w:rsidR="005F4402" w:rsidRPr="00445114" w14:paraId="3CCA64D6" w14:textId="77777777" w:rsidTr="002127B8">
        <w:trPr>
          <w:trHeight w:val="3679"/>
        </w:trPr>
        <w:tc>
          <w:tcPr>
            <w:tcW w:w="600" w:type="dxa"/>
            <w:hideMark/>
          </w:tcPr>
          <w:p w14:paraId="7888A8EE"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t>R1.1</w:t>
            </w:r>
          </w:p>
        </w:tc>
        <w:tc>
          <w:tcPr>
            <w:tcW w:w="3638" w:type="dxa"/>
            <w:hideMark/>
          </w:tcPr>
          <w:p w14:paraId="2DC59DAF"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t xml:space="preserve">I do, however, have one (potentially fundamental) concern. The main novelty of the paper is to assess how inequality at the </w:t>
            </w:r>
            <w:proofErr w:type="spellStart"/>
            <w:r w:rsidRPr="00445114">
              <w:rPr>
                <w:rFonts w:ascii="Times New Roman" w:hAnsi="Times New Roman" w:cs="Times New Roman"/>
              </w:rPr>
              <w:t>countrylevel</w:t>
            </w:r>
            <w:proofErr w:type="spellEnd"/>
            <w:r w:rsidRPr="00445114">
              <w:rPr>
                <w:rFonts w:ascii="Times New Roman" w:hAnsi="Times New Roman" w:cs="Times New Roman"/>
              </w:rPr>
              <w:t xml:space="preserve"> shapes the interaction between class-based network segregation and social class. However, there are only 31 countries. The analyses estimate the independent “effects”, at the macro-level, of economic inequality, economic development (GDP) and welfare state type simultaneously, while also estimating the interaction effect between economic inequality and the individual-level interaction between network segregation and class. This </w:t>
            </w:r>
            <w:proofErr w:type="gramStart"/>
            <w:r w:rsidRPr="00445114">
              <w:rPr>
                <w:rFonts w:ascii="Times New Roman" w:hAnsi="Times New Roman" w:cs="Times New Roman"/>
              </w:rPr>
              <w:t>is demanding</w:t>
            </w:r>
            <w:proofErr w:type="gramEnd"/>
            <w:r w:rsidRPr="00445114">
              <w:rPr>
                <w:rFonts w:ascii="Times New Roman" w:hAnsi="Times New Roman" w:cs="Times New Roman"/>
              </w:rPr>
              <w:t xml:space="preserve"> a whole lot from the data, and I’m not sure I would trust the estimates coming out of such a model (even estimating four coefficients with 31 units without an interaction term is probably too demanding). Particularly </w:t>
            </w:r>
            <w:proofErr w:type="gramStart"/>
            <w:r w:rsidRPr="00445114">
              <w:rPr>
                <w:rFonts w:ascii="Times New Roman" w:hAnsi="Times New Roman" w:cs="Times New Roman"/>
              </w:rPr>
              <w:t>in light of</w:t>
            </w:r>
            <w:proofErr w:type="gramEnd"/>
            <w:r w:rsidRPr="00445114">
              <w:rPr>
                <w:rFonts w:ascii="Times New Roman" w:hAnsi="Times New Roman" w:cs="Times New Roman"/>
              </w:rPr>
              <w:t xml:space="preserve"> recent findings about power issues when using country level data, see Doucette 2024. While Doucette’s article is from a different field, I think it could be useful for the authors to engage with this fundamental criticism and do some power analyses to show us how many units their analysis would need to reliably discover interaction effects of different magnitudes.</w:t>
            </w:r>
          </w:p>
        </w:tc>
        <w:tc>
          <w:tcPr>
            <w:tcW w:w="6552" w:type="dxa"/>
            <w:hideMark/>
          </w:tcPr>
          <w:p w14:paraId="15368439" w14:textId="2611E42C" w:rsidR="00686E25" w:rsidRPr="00445114" w:rsidRDefault="00686E25" w:rsidP="00686E25">
            <w:pPr>
              <w:rPr>
                <w:rFonts w:ascii="Times New Roman" w:hAnsi="Times New Roman" w:cs="Times New Roman"/>
              </w:rPr>
            </w:pPr>
            <w:r w:rsidRPr="00445114">
              <w:rPr>
                <w:rFonts w:ascii="Times New Roman" w:hAnsi="Times New Roman" w:cs="Times New Roman"/>
              </w:rPr>
              <w:t xml:space="preserve">Although the aim of the paper is not the direct or main “effect” (indeed is the association) of income inequality, but its role as moderator of a micro-level relationship, I think this is a fair point when it comes to multilevel models with few clusters, in this case, countries. For this reason, I have considered the point of running a set of power analyses under a different set of circumstances. </w:t>
            </w:r>
            <w:r w:rsidR="00AC2230" w:rsidRPr="00445114">
              <w:rPr>
                <w:rFonts w:ascii="Times New Roman" w:hAnsi="Times New Roman" w:cs="Times New Roman"/>
              </w:rPr>
              <w:t>These</w:t>
            </w:r>
            <w:r w:rsidRPr="00445114">
              <w:rPr>
                <w:rFonts w:ascii="Times New Roman" w:hAnsi="Times New Roman" w:cs="Times New Roman"/>
              </w:rPr>
              <w:t xml:space="preserve"> are described as follows:</w:t>
            </w:r>
          </w:p>
          <w:p w14:paraId="677B43CA" w14:textId="77777777" w:rsidR="00686E25" w:rsidRPr="00445114" w:rsidRDefault="00686E25" w:rsidP="00686E25">
            <w:pPr>
              <w:rPr>
                <w:rFonts w:ascii="Times New Roman" w:hAnsi="Times New Roman" w:cs="Times New Roman"/>
              </w:rPr>
            </w:pPr>
          </w:p>
          <w:p w14:paraId="01C042AE" w14:textId="7B974E0A" w:rsidR="005C4C0C" w:rsidRPr="00445114" w:rsidRDefault="00686E25" w:rsidP="00686E25">
            <w:pPr>
              <w:pStyle w:val="ListParagraph"/>
              <w:numPr>
                <w:ilvl w:val="0"/>
                <w:numId w:val="8"/>
              </w:numPr>
              <w:rPr>
                <w:rFonts w:ascii="Times New Roman" w:hAnsi="Times New Roman" w:cs="Times New Roman"/>
              </w:rPr>
            </w:pPr>
            <w:r w:rsidRPr="00445114">
              <w:rPr>
                <w:rFonts w:ascii="Times New Roman" w:hAnsi="Times New Roman" w:cs="Times New Roman"/>
              </w:rPr>
              <w:t xml:space="preserve">Simulation of three effect sizes: </w:t>
            </w:r>
            <w:proofErr w:type="gramStart"/>
            <w:r w:rsidR="00DE4B77" w:rsidRPr="00445114">
              <w:rPr>
                <w:rFonts w:ascii="Times New Roman" w:hAnsi="Times New Roman" w:cs="Times New Roman"/>
                <w:i/>
                <w:iCs/>
              </w:rPr>
              <w:t xml:space="preserve">Small </w:t>
            </w:r>
            <w:r w:rsidR="00567852" w:rsidRPr="00445114">
              <w:rPr>
                <w:rFonts w:ascii="Times New Roman" w:hAnsi="Times New Roman" w:cs="Times New Roman"/>
                <w:i/>
                <w:iCs/>
              </w:rPr>
              <w:t xml:space="preserve"> </w:t>
            </w:r>
            <w:r w:rsidR="00567852" w:rsidRPr="00445114">
              <w:rPr>
                <w:rFonts w:ascii="Times New Roman" w:hAnsi="Times New Roman" w:cs="Times New Roman"/>
              </w:rPr>
              <w:t>effect</w:t>
            </w:r>
            <w:proofErr w:type="gramEnd"/>
            <w:r w:rsidR="00567852" w:rsidRPr="00445114">
              <w:rPr>
                <w:rFonts w:ascii="Times New Roman" w:hAnsi="Times New Roman" w:cs="Times New Roman"/>
              </w:rPr>
              <w:t xml:space="preserve"> </w:t>
            </w:r>
            <w:r w:rsidR="00743BA7" w:rsidRPr="00445114">
              <w:rPr>
                <w:rFonts w:ascii="Times New Roman" w:hAnsi="Times New Roman" w:cs="Times New Roman"/>
              </w:rPr>
              <w:t>(</w:t>
            </w:r>
            <w:r w:rsidR="00567852" w:rsidRPr="00445114">
              <w:rPr>
                <w:rFonts w:ascii="Times New Roman" w:hAnsi="Times New Roman" w:cs="Times New Roman"/>
              </w:rPr>
              <w:t>0.05 SD</w:t>
            </w:r>
            <w:r w:rsidR="00743BA7" w:rsidRPr="00445114">
              <w:rPr>
                <w:rFonts w:ascii="Times New Roman" w:hAnsi="Times New Roman" w:cs="Times New Roman"/>
              </w:rPr>
              <w:t>)</w:t>
            </w:r>
            <w:r w:rsidR="003B64B1" w:rsidRPr="00445114">
              <w:rPr>
                <w:rFonts w:ascii="Times New Roman" w:hAnsi="Times New Roman" w:cs="Times New Roman"/>
              </w:rPr>
              <w:t>,</w:t>
            </w:r>
            <w:r w:rsidR="001E7821" w:rsidRPr="00445114">
              <w:rPr>
                <w:rFonts w:ascii="Times New Roman" w:hAnsi="Times New Roman" w:cs="Times New Roman"/>
              </w:rPr>
              <w:t xml:space="preserve"> </w:t>
            </w:r>
            <w:r w:rsidR="001E7821" w:rsidRPr="00445114">
              <w:rPr>
                <w:rFonts w:ascii="Times New Roman" w:hAnsi="Times New Roman" w:cs="Times New Roman"/>
                <w:i/>
                <w:iCs/>
              </w:rPr>
              <w:t>O</w:t>
            </w:r>
            <w:r w:rsidR="003B64B1" w:rsidRPr="00445114">
              <w:rPr>
                <w:rFonts w:ascii="Times New Roman" w:hAnsi="Times New Roman" w:cs="Times New Roman"/>
                <w:i/>
                <w:iCs/>
              </w:rPr>
              <w:t>bserved</w:t>
            </w:r>
            <w:r w:rsidRPr="00445114">
              <w:rPr>
                <w:rFonts w:ascii="Times New Roman" w:hAnsi="Times New Roman" w:cs="Times New Roman"/>
              </w:rPr>
              <w:t xml:space="preserve"> effect (</w:t>
            </w:r>
            <w:r w:rsidR="00C23311" w:rsidRPr="00445114">
              <w:rPr>
                <w:rFonts w:ascii="Times New Roman" w:hAnsi="Times New Roman" w:cs="Times New Roman"/>
              </w:rPr>
              <w:t>0.0</w:t>
            </w:r>
            <w:r w:rsidR="00CB5F5F" w:rsidRPr="00445114">
              <w:rPr>
                <w:rFonts w:ascii="Times New Roman" w:hAnsi="Times New Roman" w:cs="Times New Roman"/>
              </w:rPr>
              <w:t>9</w:t>
            </w:r>
            <w:r w:rsidR="00C23311" w:rsidRPr="00445114">
              <w:rPr>
                <w:rFonts w:ascii="Times New Roman" w:hAnsi="Times New Roman" w:cs="Times New Roman"/>
              </w:rPr>
              <w:t xml:space="preserve"> SD</w:t>
            </w:r>
            <w:r w:rsidRPr="00445114">
              <w:rPr>
                <w:rFonts w:ascii="Times New Roman" w:hAnsi="Times New Roman" w:cs="Times New Roman"/>
              </w:rPr>
              <w:t xml:space="preserve">), </w:t>
            </w:r>
            <w:r w:rsidR="00DE4B77" w:rsidRPr="00445114">
              <w:rPr>
                <w:rFonts w:ascii="Times New Roman" w:hAnsi="Times New Roman" w:cs="Times New Roman"/>
                <w:i/>
                <w:iCs/>
              </w:rPr>
              <w:t>Large</w:t>
            </w:r>
            <w:r w:rsidR="00567852" w:rsidRPr="00445114">
              <w:rPr>
                <w:rFonts w:ascii="Times New Roman" w:hAnsi="Times New Roman" w:cs="Times New Roman"/>
              </w:rPr>
              <w:t xml:space="preserve"> effect (0.2 SD)</w:t>
            </w:r>
            <w:r w:rsidR="001E7821" w:rsidRPr="00445114">
              <w:rPr>
                <w:rFonts w:ascii="Times New Roman" w:hAnsi="Times New Roman" w:cs="Times New Roman"/>
              </w:rPr>
              <w:t xml:space="preserve"> </w:t>
            </w:r>
            <w:r w:rsidRPr="00445114">
              <w:rPr>
                <w:rFonts w:ascii="Times New Roman" w:hAnsi="Times New Roman" w:cs="Times New Roman"/>
              </w:rPr>
              <w:t xml:space="preserve">for different </w:t>
            </w:r>
            <w:r w:rsidR="00EA3400" w:rsidRPr="00445114">
              <w:rPr>
                <w:rFonts w:ascii="Times New Roman" w:hAnsi="Times New Roman" w:cs="Times New Roman"/>
              </w:rPr>
              <w:t>numbers</w:t>
            </w:r>
            <w:r w:rsidR="00FE4BC5" w:rsidRPr="00445114">
              <w:rPr>
                <w:rFonts w:ascii="Times New Roman" w:hAnsi="Times New Roman" w:cs="Times New Roman"/>
              </w:rPr>
              <w:t xml:space="preserve"> of clusters </w:t>
            </w:r>
            <w:r w:rsidRPr="00445114">
              <w:rPr>
                <w:rFonts w:ascii="Times New Roman" w:hAnsi="Times New Roman" w:cs="Times New Roman"/>
              </w:rPr>
              <w:t>(</w:t>
            </w:r>
            <w:proofErr w:type="gramStart"/>
            <w:r w:rsidR="001E7821" w:rsidRPr="00445114">
              <w:rPr>
                <w:rFonts w:ascii="Times New Roman" w:hAnsi="Times New Roman" w:cs="Times New Roman"/>
              </w:rPr>
              <w:t>N</w:t>
            </w:r>
            <w:r w:rsidR="001E7821" w:rsidRPr="00445114">
              <w:rPr>
                <w:rFonts w:ascii="Times New Roman" w:hAnsi="Times New Roman" w:cs="Times New Roman"/>
                <w:vertAlign w:val="subscript"/>
              </w:rPr>
              <w:t xml:space="preserve">j  </w:t>
            </w:r>
            <w:r w:rsidR="001E7821" w:rsidRPr="00445114">
              <w:rPr>
                <w:rFonts w:ascii="Times New Roman" w:hAnsi="Times New Roman" w:cs="Times New Roman"/>
              </w:rPr>
              <w:t>=</w:t>
            </w:r>
            <w:proofErr w:type="gramEnd"/>
            <w:r w:rsidR="001E7821" w:rsidRPr="00445114">
              <w:rPr>
                <w:rFonts w:ascii="Times New Roman" w:hAnsi="Times New Roman" w:cs="Times New Roman"/>
              </w:rPr>
              <w:t xml:space="preserve"> {</w:t>
            </w:r>
            <w:r w:rsidR="00D738C0" w:rsidRPr="00445114">
              <w:rPr>
                <w:rFonts w:ascii="Times New Roman" w:hAnsi="Times New Roman" w:cs="Times New Roman"/>
              </w:rPr>
              <w:t>50,100,150,200,</w:t>
            </w:r>
            <w:r w:rsidRPr="00445114">
              <w:rPr>
                <w:rFonts w:ascii="Times New Roman" w:hAnsi="Times New Roman" w:cs="Times New Roman"/>
              </w:rPr>
              <w:t>240,300,400,</w:t>
            </w:r>
            <w:r w:rsidR="00D738C0" w:rsidRPr="00445114">
              <w:rPr>
                <w:rFonts w:ascii="Times New Roman" w:hAnsi="Times New Roman" w:cs="Times New Roman"/>
              </w:rPr>
              <w:t>500,600</w:t>
            </w:r>
            <w:r w:rsidR="001E7821" w:rsidRPr="00445114">
              <w:rPr>
                <w:rFonts w:ascii="Times New Roman" w:hAnsi="Times New Roman" w:cs="Times New Roman"/>
              </w:rPr>
              <w:t>}</w:t>
            </w:r>
            <w:r w:rsidRPr="00445114">
              <w:rPr>
                <w:rFonts w:ascii="Times New Roman" w:hAnsi="Times New Roman" w:cs="Times New Roman"/>
              </w:rPr>
              <w:t>).</w:t>
            </w:r>
            <w:r w:rsidR="00891CBF" w:rsidRPr="00445114">
              <w:rPr>
                <w:rFonts w:ascii="Times New Roman" w:hAnsi="Times New Roman" w:cs="Times New Roman"/>
              </w:rPr>
              <w:t xml:space="preserve"> Each simulation is based </w:t>
            </w:r>
            <w:r w:rsidR="00BE43AF" w:rsidRPr="00445114">
              <w:rPr>
                <w:rFonts w:ascii="Times New Roman" w:hAnsi="Times New Roman" w:cs="Times New Roman"/>
              </w:rPr>
              <w:t>on</w:t>
            </w:r>
            <w:r w:rsidR="00891CBF" w:rsidRPr="00445114">
              <w:rPr>
                <w:rFonts w:ascii="Times New Roman" w:hAnsi="Times New Roman" w:cs="Times New Roman"/>
              </w:rPr>
              <w:t xml:space="preserve"> </w:t>
            </w:r>
            <w:r w:rsidR="002A05F8" w:rsidRPr="00445114">
              <w:rPr>
                <w:rFonts w:ascii="Times New Roman" w:hAnsi="Times New Roman" w:cs="Times New Roman"/>
              </w:rPr>
              <w:t>500</w:t>
            </w:r>
            <w:r w:rsidR="00891CBF" w:rsidRPr="00445114">
              <w:rPr>
                <w:rFonts w:ascii="Times New Roman" w:hAnsi="Times New Roman" w:cs="Times New Roman"/>
              </w:rPr>
              <w:t xml:space="preserve"> repetitions.</w:t>
            </w:r>
          </w:p>
          <w:p w14:paraId="6A91935F" w14:textId="70CD5ACA" w:rsidR="00686E25" w:rsidRPr="00445114" w:rsidRDefault="00686E25" w:rsidP="00686E25">
            <w:pPr>
              <w:pStyle w:val="ListParagraph"/>
              <w:numPr>
                <w:ilvl w:val="0"/>
                <w:numId w:val="8"/>
              </w:numPr>
              <w:rPr>
                <w:rFonts w:ascii="Times New Roman" w:hAnsi="Times New Roman" w:cs="Times New Roman"/>
              </w:rPr>
            </w:pPr>
            <w:r w:rsidRPr="00445114">
              <w:rPr>
                <w:rFonts w:ascii="Times New Roman" w:hAnsi="Times New Roman" w:cs="Times New Roman"/>
              </w:rPr>
              <w:t>Simulation of the main cross-level interaction for a set of different clusters (</w:t>
            </w:r>
            <w:proofErr w:type="gramStart"/>
            <w:r w:rsidR="00AA40A0" w:rsidRPr="00445114">
              <w:rPr>
                <w:rFonts w:ascii="Times New Roman" w:hAnsi="Times New Roman" w:cs="Times New Roman"/>
              </w:rPr>
              <w:t>N</w:t>
            </w:r>
            <w:r w:rsidR="00AA40A0" w:rsidRPr="00445114">
              <w:rPr>
                <w:rFonts w:ascii="Times New Roman" w:hAnsi="Times New Roman" w:cs="Times New Roman"/>
                <w:vertAlign w:val="subscript"/>
              </w:rPr>
              <w:t xml:space="preserve">j  </w:t>
            </w:r>
            <w:r w:rsidR="00AA40A0" w:rsidRPr="00445114">
              <w:rPr>
                <w:rFonts w:ascii="Times New Roman" w:hAnsi="Times New Roman" w:cs="Times New Roman"/>
              </w:rPr>
              <w:t>=</w:t>
            </w:r>
            <w:proofErr w:type="gramEnd"/>
            <w:r w:rsidR="00AA40A0" w:rsidRPr="00445114">
              <w:rPr>
                <w:rFonts w:ascii="Times New Roman" w:hAnsi="Times New Roman" w:cs="Times New Roman"/>
              </w:rPr>
              <w:t xml:space="preserve"> {</w:t>
            </w:r>
            <w:r w:rsidR="00C349CE" w:rsidRPr="00445114">
              <w:rPr>
                <w:rFonts w:ascii="Times New Roman" w:hAnsi="Times New Roman" w:cs="Times New Roman"/>
              </w:rPr>
              <w:t>50</w:t>
            </w:r>
            <w:r w:rsidR="00C36944" w:rsidRPr="00445114">
              <w:rPr>
                <w:rFonts w:ascii="Times New Roman" w:hAnsi="Times New Roman" w:cs="Times New Roman"/>
              </w:rPr>
              <w:t xml:space="preserve"> to </w:t>
            </w:r>
            <w:proofErr w:type="gramStart"/>
            <w:r w:rsidR="00C349CE" w:rsidRPr="00445114">
              <w:rPr>
                <w:rFonts w:ascii="Times New Roman" w:hAnsi="Times New Roman" w:cs="Times New Roman"/>
              </w:rPr>
              <w:t>400</w:t>
            </w:r>
            <w:r w:rsidR="00AA40A0" w:rsidRPr="00445114">
              <w:rPr>
                <w:rFonts w:ascii="Times New Roman" w:hAnsi="Times New Roman" w:cs="Times New Roman"/>
              </w:rPr>
              <w:t>}</w:t>
            </w:r>
            <w:r w:rsidRPr="00445114">
              <w:rPr>
                <w:rFonts w:ascii="Times New Roman" w:hAnsi="Times New Roman" w:cs="Times New Roman"/>
              </w:rPr>
              <w:t>)</w:t>
            </w:r>
            <w:proofErr w:type="gramEnd"/>
            <w:r w:rsidR="00626EB8" w:rsidRPr="00445114">
              <w:rPr>
                <w:rFonts w:ascii="Times New Roman" w:hAnsi="Times New Roman" w:cs="Times New Roman"/>
              </w:rPr>
              <w:t>.</w:t>
            </w:r>
            <w:r w:rsidR="004C3DAD" w:rsidRPr="00445114">
              <w:rPr>
                <w:rFonts w:ascii="Times New Roman" w:hAnsi="Times New Roman" w:cs="Times New Roman"/>
              </w:rPr>
              <w:t xml:space="preserve"> Each simulation is based on </w:t>
            </w:r>
            <w:r w:rsidR="00CF6DFB" w:rsidRPr="00445114">
              <w:rPr>
                <w:rFonts w:ascii="Times New Roman" w:hAnsi="Times New Roman" w:cs="Times New Roman"/>
              </w:rPr>
              <w:t>500</w:t>
            </w:r>
            <w:r w:rsidR="004C3DAD" w:rsidRPr="00445114">
              <w:rPr>
                <w:rFonts w:ascii="Times New Roman" w:hAnsi="Times New Roman" w:cs="Times New Roman"/>
              </w:rPr>
              <w:t xml:space="preserve"> repetitions.</w:t>
            </w:r>
          </w:p>
          <w:p w14:paraId="4F55D158" w14:textId="77777777" w:rsidR="00686E25" w:rsidRPr="00445114" w:rsidRDefault="00686E25" w:rsidP="00121668">
            <w:pPr>
              <w:rPr>
                <w:rFonts w:ascii="Times New Roman" w:hAnsi="Times New Roman" w:cs="Times New Roman"/>
              </w:rPr>
            </w:pPr>
          </w:p>
          <w:p w14:paraId="5A3861E9" w14:textId="4D2E921F" w:rsidR="00FE34C7" w:rsidRPr="00445114" w:rsidRDefault="00F93FFD" w:rsidP="00121668">
            <w:pPr>
              <w:rPr>
                <w:rFonts w:ascii="Times New Roman" w:hAnsi="Times New Roman" w:cs="Times New Roman"/>
              </w:rPr>
            </w:pPr>
            <w:r w:rsidRPr="00445114">
              <w:rPr>
                <w:rFonts w:ascii="Times New Roman" w:hAnsi="Times New Roman" w:cs="Times New Roman"/>
              </w:rPr>
              <w:t xml:space="preserve">Regarding </w:t>
            </w:r>
            <w:r w:rsidR="004F3A8A" w:rsidRPr="00445114">
              <w:rPr>
                <w:rFonts w:ascii="Times New Roman" w:hAnsi="Times New Roman" w:cs="Times New Roman"/>
              </w:rPr>
              <w:t xml:space="preserve">the </w:t>
            </w:r>
            <w:r w:rsidR="00FE34C7" w:rsidRPr="00445114">
              <w:rPr>
                <w:rFonts w:ascii="Times New Roman" w:hAnsi="Times New Roman" w:cs="Times New Roman"/>
              </w:rPr>
              <w:t>mixed results regarding the main</w:t>
            </w:r>
            <w:r w:rsidRPr="00445114">
              <w:rPr>
                <w:rFonts w:ascii="Times New Roman" w:hAnsi="Times New Roman" w:cs="Times New Roman"/>
              </w:rPr>
              <w:t xml:space="preserve"> cross-level association of </w:t>
            </w:r>
            <w:r w:rsidR="004F3A8A" w:rsidRPr="00445114">
              <w:rPr>
                <w:rFonts w:ascii="Times New Roman" w:hAnsi="Times New Roman" w:cs="Times New Roman"/>
              </w:rPr>
              <w:t xml:space="preserve">the </w:t>
            </w:r>
            <w:r w:rsidRPr="00445114">
              <w:rPr>
                <w:rFonts w:ascii="Times New Roman" w:hAnsi="Times New Roman" w:cs="Times New Roman"/>
              </w:rPr>
              <w:t xml:space="preserve">Gini </w:t>
            </w:r>
            <w:r w:rsidR="004F3A8A" w:rsidRPr="00445114">
              <w:rPr>
                <w:rFonts w:ascii="Times New Roman" w:hAnsi="Times New Roman" w:cs="Times New Roman"/>
              </w:rPr>
              <w:t>index and economic inequality, the results can be summarized as follows</w:t>
            </w:r>
            <w:r w:rsidR="00FE34C7" w:rsidRPr="00445114">
              <w:rPr>
                <w:rFonts w:ascii="Times New Roman" w:hAnsi="Times New Roman" w:cs="Times New Roman"/>
              </w:rPr>
              <w:t>.</w:t>
            </w:r>
          </w:p>
          <w:p w14:paraId="66C92B59" w14:textId="77777777" w:rsidR="00FE34C7" w:rsidRPr="00445114" w:rsidRDefault="00FE34C7" w:rsidP="00121668">
            <w:pPr>
              <w:rPr>
                <w:rFonts w:ascii="Times New Roman" w:hAnsi="Times New Roman" w:cs="Times New Roman"/>
              </w:rPr>
            </w:pPr>
          </w:p>
          <w:p w14:paraId="5BC8E8F2" w14:textId="4010FD10" w:rsidR="00677B65" w:rsidRPr="00445114" w:rsidRDefault="00A33AC6" w:rsidP="00121668">
            <w:pPr>
              <w:rPr>
                <w:rFonts w:ascii="Times New Roman" w:hAnsi="Times New Roman" w:cs="Times New Roman"/>
              </w:rPr>
            </w:pPr>
            <w:r w:rsidRPr="00445114">
              <w:rPr>
                <w:rFonts w:ascii="Times New Roman" w:hAnsi="Times New Roman" w:cs="Times New Roman"/>
              </w:rPr>
              <w:t xml:space="preserve">First, </w:t>
            </w:r>
            <w:r w:rsidRPr="00445114">
              <w:rPr>
                <w:rFonts w:ascii="Times New Roman" w:hAnsi="Times New Roman" w:cs="Times New Roman"/>
                <w:highlight w:val="yellow"/>
              </w:rPr>
              <w:t xml:space="preserve">I have included this in the last section of the manuscript as part of the </w:t>
            </w:r>
            <w:r w:rsidR="00431B7D" w:rsidRPr="00445114">
              <w:rPr>
                <w:rFonts w:ascii="Times New Roman" w:hAnsi="Times New Roman" w:cs="Times New Roman"/>
                <w:highlight w:val="yellow"/>
              </w:rPr>
              <w:t>limitations of the study</w:t>
            </w:r>
            <w:r w:rsidR="00431B7D" w:rsidRPr="00445114">
              <w:rPr>
                <w:rFonts w:ascii="Times New Roman" w:hAnsi="Times New Roman" w:cs="Times New Roman"/>
              </w:rPr>
              <w:t xml:space="preserve">. </w:t>
            </w:r>
            <w:r w:rsidR="006422EF" w:rsidRPr="00445114">
              <w:rPr>
                <w:rFonts w:ascii="Times New Roman" w:hAnsi="Times New Roman" w:cs="Times New Roman"/>
              </w:rPr>
              <w:t>Previous studies pointed out</w:t>
            </w:r>
            <w:r w:rsidR="00431B7D" w:rsidRPr="00445114">
              <w:rPr>
                <w:rFonts w:ascii="Times New Roman" w:hAnsi="Times New Roman" w:cs="Times New Roman"/>
              </w:rPr>
              <w:t xml:space="preserve"> that </w:t>
            </w:r>
            <w:r w:rsidR="001C03DF" w:rsidRPr="00445114">
              <w:rPr>
                <w:rFonts w:ascii="Times New Roman" w:hAnsi="Times New Roman" w:cs="Times New Roman"/>
              </w:rPr>
              <w:t>country effects</w:t>
            </w:r>
            <w:r w:rsidR="00431B7D" w:rsidRPr="00445114">
              <w:rPr>
                <w:rFonts w:ascii="Times New Roman" w:hAnsi="Times New Roman" w:cs="Times New Roman"/>
              </w:rPr>
              <w:t xml:space="preserve"> are </w:t>
            </w:r>
            <w:r w:rsidR="00571D1E" w:rsidRPr="00445114">
              <w:rPr>
                <w:rFonts w:ascii="Times New Roman" w:hAnsi="Times New Roman" w:cs="Times New Roman"/>
              </w:rPr>
              <w:t>difficult</w:t>
            </w:r>
            <w:r w:rsidR="00431B7D" w:rsidRPr="00445114">
              <w:rPr>
                <w:rFonts w:ascii="Times New Roman" w:hAnsi="Times New Roman" w:cs="Times New Roman"/>
              </w:rPr>
              <w:t xml:space="preserve"> to estimate under </w:t>
            </w:r>
            <w:r w:rsidR="001C03DF" w:rsidRPr="00445114">
              <w:rPr>
                <w:rFonts w:ascii="Times New Roman" w:hAnsi="Times New Roman" w:cs="Times New Roman"/>
              </w:rPr>
              <w:t>a low number</w:t>
            </w:r>
            <w:r w:rsidR="00431B7D" w:rsidRPr="00445114">
              <w:rPr>
                <w:rFonts w:ascii="Times New Roman" w:hAnsi="Times New Roman" w:cs="Times New Roman"/>
              </w:rPr>
              <w:t xml:space="preserve"> of clusters</w:t>
            </w:r>
            <w:r w:rsidR="001C03DF" w:rsidRPr="00445114">
              <w:rPr>
                <w:rFonts w:ascii="Times New Roman" w:hAnsi="Times New Roman" w:cs="Times New Roman"/>
              </w:rPr>
              <w:t xml:space="preserve"> (e.g., below </w:t>
            </w:r>
            <w:proofErr w:type="gramStart"/>
            <w:r w:rsidR="001C03DF" w:rsidRPr="00445114">
              <w:rPr>
                <w:rFonts w:ascii="Times New Roman" w:hAnsi="Times New Roman" w:cs="Times New Roman"/>
              </w:rPr>
              <w:t>30 )</w:t>
            </w:r>
            <w:proofErr w:type="gramEnd"/>
            <w:r w:rsidR="001C03DF" w:rsidRPr="00445114">
              <w:rPr>
                <w:rFonts w:ascii="Times New Roman" w:hAnsi="Times New Roman" w:cs="Times New Roman"/>
              </w:rPr>
              <w:t>. In this regard, the multilevel</w:t>
            </w:r>
            <w:r w:rsidR="00351516" w:rsidRPr="00445114">
              <w:rPr>
                <w:rFonts w:ascii="Times New Roman" w:hAnsi="Times New Roman" w:cs="Times New Roman"/>
              </w:rPr>
              <w:t xml:space="preserve"> regressions</w:t>
            </w:r>
            <w:r w:rsidR="001C03DF" w:rsidRPr="00445114">
              <w:rPr>
                <w:rFonts w:ascii="Times New Roman" w:hAnsi="Times New Roman" w:cs="Times New Roman"/>
              </w:rPr>
              <w:t xml:space="preserve"> </w:t>
            </w:r>
            <w:r w:rsidR="00BE14F6" w:rsidRPr="00445114">
              <w:rPr>
                <w:rFonts w:ascii="Times New Roman" w:hAnsi="Times New Roman" w:cs="Times New Roman"/>
              </w:rPr>
              <w:t xml:space="preserve">are </w:t>
            </w:r>
            <w:r w:rsidR="001C03DF" w:rsidRPr="00445114">
              <w:rPr>
                <w:rFonts w:ascii="Times New Roman" w:hAnsi="Times New Roman" w:cs="Times New Roman"/>
              </w:rPr>
              <w:t xml:space="preserve">estimated by employing Restricted Maximum </w:t>
            </w:r>
            <w:r w:rsidR="00BE14F6" w:rsidRPr="00445114">
              <w:rPr>
                <w:rFonts w:ascii="Times New Roman" w:hAnsi="Times New Roman" w:cs="Times New Roman"/>
              </w:rPr>
              <w:t>Likelihood</w:t>
            </w:r>
            <w:r w:rsidR="00135C7B" w:rsidRPr="00445114">
              <w:rPr>
                <w:rFonts w:ascii="Times New Roman" w:hAnsi="Times New Roman" w:cs="Times New Roman"/>
              </w:rPr>
              <w:t xml:space="preserve"> (REML)</w:t>
            </w:r>
            <w:r w:rsidR="001C03DF" w:rsidRPr="00445114">
              <w:rPr>
                <w:rFonts w:ascii="Times New Roman" w:hAnsi="Times New Roman" w:cs="Times New Roman"/>
              </w:rPr>
              <w:t xml:space="preserve">, which </w:t>
            </w:r>
            <w:r w:rsidR="002A2BDB" w:rsidRPr="00445114">
              <w:rPr>
                <w:rFonts w:ascii="Times New Roman" w:hAnsi="Times New Roman" w:cs="Times New Roman"/>
              </w:rPr>
              <w:t>provides</w:t>
            </w:r>
            <w:r w:rsidR="001C03DF" w:rsidRPr="00445114">
              <w:rPr>
                <w:rFonts w:ascii="Times New Roman" w:hAnsi="Times New Roman" w:cs="Times New Roman"/>
              </w:rPr>
              <w:t xml:space="preserve"> more reliable standard </w:t>
            </w:r>
            <w:r w:rsidR="00BE14F6" w:rsidRPr="00445114">
              <w:rPr>
                <w:rFonts w:ascii="Times New Roman" w:hAnsi="Times New Roman" w:cs="Times New Roman"/>
              </w:rPr>
              <w:t xml:space="preserve">errors </w:t>
            </w:r>
            <w:r w:rsidR="00F8107D" w:rsidRPr="00445114">
              <w:rPr>
                <w:rFonts w:ascii="Times New Roman" w:hAnsi="Times New Roman" w:cs="Times New Roman"/>
              </w:rPr>
              <w:t>when the number of countries is low</w:t>
            </w:r>
            <w:r w:rsidR="00347B7B" w:rsidRPr="00445114">
              <w:rPr>
                <w:rFonts w:ascii="Times New Roman" w:hAnsi="Times New Roman" w:cs="Times New Roman"/>
              </w:rPr>
              <w:t>.</w:t>
            </w:r>
            <w:r w:rsidR="00D430C4" w:rsidRPr="00445114">
              <w:rPr>
                <w:rFonts w:ascii="Times New Roman" w:hAnsi="Times New Roman" w:cs="Times New Roman"/>
              </w:rPr>
              <w:t xml:space="preserve"> Nevertheless, it does not address the emerging problem of </w:t>
            </w:r>
            <w:r w:rsidR="00B45002" w:rsidRPr="00445114">
              <w:rPr>
                <w:rFonts w:ascii="Times New Roman" w:hAnsi="Times New Roman" w:cs="Times New Roman"/>
              </w:rPr>
              <w:t xml:space="preserve">the </w:t>
            </w:r>
            <w:r w:rsidR="00D430C4" w:rsidRPr="00445114">
              <w:rPr>
                <w:rFonts w:ascii="Times New Roman" w:hAnsi="Times New Roman" w:cs="Times New Roman"/>
              </w:rPr>
              <w:t xml:space="preserve">low number of clusters, in this case, countries. For this reason, I followed the </w:t>
            </w:r>
            <w:r w:rsidR="009C2461" w:rsidRPr="00445114">
              <w:rPr>
                <w:rFonts w:ascii="Times New Roman" w:hAnsi="Times New Roman" w:cs="Times New Roman"/>
              </w:rPr>
              <w:t>recommendation,</w:t>
            </w:r>
            <w:r w:rsidR="00D430C4" w:rsidRPr="00445114">
              <w:rPr>
                <w:rFonts w:ascii="Times New Roman" w:hAnsi="Times New Roman" w:cs="Times New Roman"/>
              </w:rPr>
              <w:t xml:space="preserve"> and I ran </w:t>
            </w:r>
            <w:r w:rsidR="00185CD5" w:rsidRPr="00445114">
              <w:rPr>
                <w:rFonts w:ascii="Times New Roman" w:hAnsi="Times New Roman" w:cs="Times New Roman"/>
              </w:rPr>
              <w:t xml:space="preserve">a </w:t>
            </w:r>
            <w:r w:rsidR="00D430C4" w:rsidRPr="00445114">
              <w:rPr>
                <w:rFonts w:ascii="Times New Roman" w:hAnsi="Times New Roman" w:cs="Times New Roman"/>
              </w:rPr>
              <w:t>power analysis.</w:t>
            </w:r>
          </w:p>
          <w:p w14:paraId="5EA7D9DE" w14:textId="77777777" w:rsidR="00351516" w:rsidRPr="00445114" w:rsidRDefault="00351516" w:rsidP="00121668">
            <w:pPr>
              <w:rPr>
                <w:rFonts w:ascii="Times New Roman" w:hAnsi="Times New Roman" w:cs="Times New Roman"/>
              </w:rPr>
            </w:pPr>
          </w:p>
          <w:p w14:paraId="7C439B2D" w14:textId="1614A079" w:rsidR="00351516" w:rsidRPr="00445114" w:rsidRDefault="00351516" w:rsidP="00121668">
            <w:pPr>
              <w:rPr>
                <w:rFonts w:ascii="Times New Roman" w:hAnsi="Times New Roman" w:cs="Times New Roman"/>
              </w:rPr>
            </w:pPr>
            <w:r w:rsidRPr="00445114">
              <w:rPr>
                <w:rFonts w:ascii="Times New Roman" w:hAnsi="Times New Roman" w:cs="Times New Roman"/>
              </w:rPr>
              <w:t xml:space="preserve">Second, following the reviewer’s recommendation, I estimated </w:t>
            </w:r>
            <w:r w:rsidR="00125100" w:rsidRPr="00445114">
              <w:rPr>
                <w:rFonts w:ascii="Times New Roman" w:hAnsi="Times New Roman" w:cs="Times New Roman"/>
              </w:rPr>
              <w:t xml:space="preserve">a Monte-Carlo simulation for the direct effect of income inequality on redistributive preferences measured by the Gini Index at the country level for </w:t>
            </w:r>
            <w:r w:rsidR="00B00265" w:rsidRPr="00445114">
              <w:rPr>
                <w:rFonts w:ascii="Times New Roman" w:hAnsi="Times New Roman" w:cs="Times New Roman"/>
              </w:rPr>
              <w:t xml:space="preserve">50 to 600 </w:t>
            </w:r>
            <w:r w:rsidR="001471EF" w:rsidRPr="00445114">
              <w:rPr>
                <w:rFonts w:ascii="Times New Roman" w:hAnsi="Times New Roman" w:cs="Times New Roman"/>
              </w:rPr>
              <w:t xml:space="preserve">hypothetical </w:t>
            </w:r>
            <w:r w:rsidR="00595AF0" w:rsidRPr="00445114">
              <w:rPr>
                <w:rFonts w:ascii="Times New Roman" w:hAnsi="Times New Roman" w:cs="Times New Roman"/>
              </w:rPr>
              <w:t>numbers</w:t>
            </w:r>
            <w:r w:rsidR="001471EF" w:rsidRPr="00445114">
              <w:rPr>
                <w:rFonts w:ascii="Times New Roman" w:hAnsi="Times New Roman" w:cs="Times New Roman"/>
              </w:rPr>
              <w:t xml:space="preserve"> of clusters</w:t>
            </w:r>
            <w:r w:rsidR="003F1918" w:rsidRPr="00445114">
              <w:rPr>
                <w:rFonts w:ascii="Times New Roman" w:hAnsi="Times New Roman" w:cs="Times New Roman"/>
              </w:rPr>
              <w:t>.</w:t>
            </w:r>
            <w:r w:rsidR="00125100" w:rsidRPr="00445114">
              <w:rPr>
                <w:rFonts w:ascii="Times New Roman" w:hAnsi="Times New Roman" w:cs="Times New Roman"/>
              </w:rPr>
              <w:t xml:space="preserve"> In sum, the </w:t>
            </w:r>
            <w:r w:rsidR="00125100" w:rsidRPr="00445114">
              <w:rPr>
                <w:rFonts w:ascii="Times New Roman" w:hAnsi="Times New Roman" w:cs="Times New Roman"/>
              </w:rPr>
              <w:lastRenderedPageBreak/>
              <w:t xml:space="preserve">simulations' results suggest that above </w:t>
            </w:r>
            <w:r w:rsidR="00B00265" w:rsidRPr="00445114">
              <w:rPr>
                <w:rFonts w:ascii="Times New Roman" w:hAnsi="Times New Roman" w:cs="Times New Roman"/>
              </w:rPr>
              <w:t>550</w:t>
            </w:r>
            <w:r w:rsidR="002A28EC" w:rsidRPr="00445114">
              <w:rPr>
                <w:rFonts w:ascii="Times New Roman" w:hAnsi="Times New Roman" w:cs="Times New Roman"/>
              </w:rPr>
              <w:t xml:space="preserve"> </w:t>
            </w:r>
            <w:r w:rsidR="00125100" w:rsidRPr="00445114">
              <w:rPr>
                <w:rFonts w:ascii="Times New Roman" w:hAnsi="Times New Roman" w:cs="Times New Roman"/>
              </w:rPr>
              <w:t xml:space="preserve">clusters are necessary </w:t>
            </w:r>
            <w:r w:rsidR="0054780C" w:rsidRPr="00445114">
              <w:rPr>
                <w:rFonts w:ascii="Times New Roman" w:hAnsi="Times New Roman" w:cs="Times New Roman"/>
              </w:rPr>
              <w:t>to find a substantive direct effect of income inequality.</w:t>
            </w:r>
            <w:r w:rsidR="007A0196" w:rsidRPr="00445114">
              <w:rPr>
                <w:rFonts w:ascii="Times New Roman" w:hAnsi="Times New Roman" w:cs="Times New Roman"/>
              </w:rPr>
              <w:t xml:space="preserve"> </w:t>
            </w:r>
            <w:r w:rsidR="00056DDB" w:rsidRPr="00445114">
              <w:rPr>
                <w:rFonts w:ascii="Times New Roman" w:hAnsi="Times New Roman" w:cs="Times New Roman"/>
              </w:rPr>
              <w:t>Nevertheless, I consider this a hypothetical exercise, as it represents an</w:t>
            </w:r>
            <w:r w:rsidR="00766B23" w:rsidRPr="00445114">
              <w:rPr>
                <w:rFonts w:ascii="Times New Roman" w:hAnsi="Times New Roman" w:cs="Times New Roman"/>
              </w:rPr>
              <w:t xml:space="preserve"> unrealistic </w:t>
            </w:r>
            <w:r w:rsidR="00FB7A4B" w:rsidRPr="00445114">
              <w:rPr>
                <w:rFonts w:ascii="Times New Roman" w:hAnsi="Times New Roman" w:cs="Times New Roman"/>
                <w:highlight w:val="yellow"/>
              </w:rPr>
              <w:t xml:space="preserve">assumption when the </w:t>
            </w:r>
            <w:r w:rsidR="00B35E2E" w:rsidRPr="00445114">
              <w:rPr>
                <w:rFonts w:ascii="Times New Roman" w:hAnsi="Times New Roman" w:cs="Times New Roman"/>
                <w:highlight w:val="yellow"/>
              </w:rPr>
              <w:t>higher-level</w:t>
            </w:r>
            <w:r w:rsidR="00FB7A4B" w:rsidRPr="00445114">
              <w:rPr>
                <w:rFonts w:ascii="Times New Roman" w:hAnsi="Times New Roman" w:cs="Times New Roman"/>
                <w:highlight w:val="yellow"/>
              </w:rPr>
              <w:t xml:space="preserve"> entities are countries.</w:t>
            </w:r>
          </w:p>
          <w:p w14:paraId="79CC2E85" w14:textId="77777777" w:rsidR="00A50F33" w:rsidRPr="00445114" w:rsidRDefault="00A50F33" w:rsidP="00121668">
            <w:pPr>
              <w:rPr>
                <w:rFonts w:ascii="Times New Roman" w:hAnsi="Times New Roman" w:cs="Times New Roman"/>
              </w:rPr>
            </w:pPr>
          </w:p>
          <w:p w14:paraId="092D4201" w14:textId="7BD2B761" w:rsidR="00536A6E" w:rsidRPr="00445114" w:rsidRDefault="00EE795C" w:rsidP="00121668">
            <w:pPr>
              <w:rPr>
                <w:rFonts w:ascii="Times New Roman" w:hAnsi="Times New Roman" w:cs="Times New Roman"/>
              </w:rPr>
            </w:pPr>
            <w:r w:rsidRPr="00445114">
              <w:rPr>
                <w:rFonts w:ascii="Times New Roman" w:hAnsi="Times New Roman" w:cs="Times New Roman"/>
              </w:rPr>
              <w:t>There are two relevant results regarding the cross-level interaction between income inequality and the interaction between individual social class and class-based homogeneity (</w:t>
            </w:r>
            <w:r w:rsidRPr="00445114">
              <w:rPr>
                <w:rFonts w:ascii="Times New Roman" w:hAnsi="Times New Roman" w:cs="Times New Roman"/>
                <w:i/>
                <w:iCs/>
              </w:rPr>
              <w:t>mitigation hypothesis</w:t>
            </w:r>
            <w:r w:rsidRPr="00445114">
              <w:rPr>
                <w:rFonts w:ascii="Times New Roman" w:hAnsi="Times New Roman" w:cs="Times New Roman"/>
              </w:rPr>
              <w:t>)</w:t>
            </w:r>
            <w:r w:rsidR="00FA09ED" w:rsidRPr="00445114">
              <w:rPr>
                <w:rFonts w:ascii="Times New Roman" w:hAnsi="Times New Roman" w:cs="Times New Roman"/>
              </w:rPr>
              <w:t xml:space="preserve">. </w:t>
            </w:r>
          </w:p>
          <w:p w14:paraId="6F7F1803" w14:textId="77777777" w:rsidR="00536A6E" w:rsidRPr="00445114" w:rsidRDefault="00536A6E" w:rsidP="00121668">
            <w:pPr>
              <w:rPr>
                <w:rFonts w:ascii="Times New Roman" w:hAnsi="Times New Roman" w:cs="Times New Roman"/>
              </w:rPr>
            </w:pPr>
          </w:p>
          <w:p w14:paraId="048198E2" w14:textId="2AE1ACF3" w:rsidR="00536A6E" w:rsidRPr="00445114" w:rsidRDefault="00FA09ED" w:rsidP="00121668">
            <w:pPr>
              <w:rPr>
                <w:rFonts w:ascii="Times New Roman" w:hAnsi="Times New Roman" w:cs="Times New Roman"/>
              </w:rPr>
            </w:pPr>
            <w:r w:rsidRPr="00445114">
              <w:rPr>
                <w:rFonts w:ascii="Times New Roman" w:hAnsi="Times New Roman" w:cs="Times New Roman"/>
              </w:rPr>
              <w:t xml:space="preserve">First, when the interaction of </w:t>
            </w:r>
            <w:r w:rsidR="006F11BA" w:rsidRPr="00445114">
              <w:rPr>
                <w:rFonts w:ascii="Times New Roman" w:hAnsi="Times New Roman" w:cs="Times New Roman"/>
              </w:rPr>
              <w:t xml:space="preserve">the </w:t>
            </w:r>
            <w:r w:rsidRPr="00445114">
              <w:rPr>
                <w:rFonts w:ascii="Times New Roman" w:hAnsi="Times New Roman" w:cs="Times New Roman"/>
              </w:rPr>
              <w:t xml:space="preserve">size of the welfare state is included as a cross-level interaction in the model, the </w:t>
            </w:r>
            <w:r w:rsidR="001A63DB" w:rsidRPr="00445114">
              <w:rPr>
                <w:rFonts w:ascii="Times New Roman" w:hAnsi="Times New Roman" w:cs="Times New Roman"/>
              </w:rPr>
              <w:t xml:space="preserve">cross-level interaction of income inequality </w:t>
            </w:r>
            <w:r w:rsidR="00B83D6E" w:rsidRPr="00445114">
              <w:rPr>
                <w:rFonts w:ascii="Times New Roman" w:hAnsi="Times New Roman" w:cs="Times New Roman"/>
              </w:rPr>
              <w:t>is affected in terms of effect size and statistical significance</w:t>
            </w:r>
            <w:r w:rsidR="001A63DB" w:rsidRPr="00445114">
              <w:rPr>
                <w:rFonts w:ascii="Times New Roman" w:hAnsi="Times New Roman" w:cs="Times New Roman"/>
              </w:rPr>
              <w:t xml:space="preserve">. Nevertheless, </w:t>
            </w:r>
            <w:r w:rsidR="000413D6" w:rsidRPr="00445114">
              <w:rPr>
                <w:rFonts w:ascii="Times New Roman" w:hAnsi="Times New Roman" w:cs="Times New Roman"/>
              </w:rPr>
              <w:t xml:space="preserve">I consider this </w:t>
            </w:r>
            <w:r w:rsidR="000008C1" w:rsidRPr="00445114">
              <w:rPr>
                <w:rFonts w:ascii="Times New Roman" w:hAnsi="Times New Roman" w:cs="Times New Roman"/>
              </w:rPr>
              <w:t>to</w:t>
            </w:r>
            <w:r w:rsidR="006138F0" w:rsidRPr="00445114">
              <w:rPr>
                <w:rFonts w:ascii="Times New Roman" w:hAnsi="Times New Roman" w:cs="Times New Roman"/>
              </w:rPr>
              <w:t xml:space="preserve"> </w:t>
            </w:r>
            <w:r w:rsidR="00AD0612" w:rsidRPr="00445114">
              <w:rPr>
                <w:rFonts w:ascii="Times New Roman" w:hAnsi="Times New Roman" w:cs="Times New Roman"/>
              </w:rPr>
              <w:t>entail</w:t>
            </w:r>
            <w:r w:rsidR="006138F0" w:rsidRPr="00445114">
              <w:rPr>
                <w:rFonts w:ascii="Times New Roman" w:hAnsi="Times New Roman" w:cs="Times New Roman"/>
              </w:rPr>
              <w:t xml:space="preserve"> </w:t>
            </w:r>
            <w:r w:rsidR="00AD0612" w:rsidRPr="00445114">
              <w:rPr>
                <w:rFonts w:ascii="Times New Roman" w:hAnsi="Times New Roman" w:cs="Times New Roman"/>
              </w:rPr>
              <w:t xml:space="preserve">a critical problem related to the number of countries in the sample. The main issue </w:t>
            </w:r>
            <w:r w:rsidR="006F11BA" w:rsidRPr="00445114">
              <w:rPr>
                <w:rFonts w:ascii="Times New Roman" w:hAnsi="Times New Roman" w:cs="Times New Roman"/>
              </w:rPr>
              <w:t>with</w:t>
            </w:r>
            <w:r w:rsidR="00AD0612" w:rsidRPr="00445114">
              <w:rPr>
                <w:rFonts w:ascii="Times New Roman" w:hAnsi="Times New Roman" w:cs="Times New Roman"/>
              </w:rPr>
              <w:t xml:space="preserve"> this is that the models include the random slopes of social class and network homogeneity</w:t>
            </w:r>
            <w:r w:rsidR="006F11BA" w:rsidRPr="00445114">
              <w:rPr>
                <w:rFonts w:ascii="Times New Roman" w:hAnsi="Times New Roman" w:cs="Times New Roman"/>
              </w:rPr>
              <w:t xml:space="preserve"> jointly with the cross-level interactions of income inequality and size of the welfare state.</w:t>
            </w:r>
            <w:r w:rsidR="00523C51" w:rsidRPr="00445114">
              <w:rPr>
                <w:rFonts w:ascii="Times New Roman" w:hAnsi="Times New Roman" w:cs="Times New Roman"/>
              </w:rPr>
              <w:t xml:space="preserve"> </w:t>
            </w:r>
            <w:r w:rsidR="006F11BA" w:rsidRPr="00445114">
              <w:rPr>
                <w:rFonts w:ascii="Times New Roman" w:hAnsi="Times New Roman" w:cs="Times New Roman"/>
              </w:rPr>
              <w:t xml:space="preserve">Therefore, it is not surprising to find </w:t>
            </w:r>
            <w:r w:rsidR="00823F09" w:rsidRPr="00445114">
              <w:rPr>
                <w:rFonts w:ascii="Times New Roman" w:hAnsi="Times New Roman" w:cs="Times New Roman"/>
              </w:rPr>
              <w:t>a</w:t>
            </w:r>
            <w:r w:rsidR="006F11BA" w:rsidRPr="00445114">
              <w:rPr>
                <w:rFonts w:ascii="Times New Roman" w:hAnsi="Times New Roman" w:cs="Times New Roman"/>
              </w:rPr>
              <w:t xml:space="preserve"> </w:t>
            </w:r>
            <w:r w:rsidR="00423E75" w:rsidRPr="00445114">
              <w:rPr>
                <w:rFonts w:ascii="Times New Roman" w:hAnsi="Times New Roman" w:cs="Times New Roman"/>
              </w:rPr>
              <w:t xml:space="preserve">non-statistically </w:t>
            </w:r>
            <w:r w:rsidR="006F11BA" w:rsidRPr="00445114">
              <w:rPr>
                <w:rFonts w:ascii="Times New Roman" w:hAnsi="Times New Roman" w:cs="Times New Roman"/>
              </w:rPr>
              <w:t>significant coefficient for the cross-level interaction of income inequality. This can be attributed to the lack of statistical power in a sample of 31 clusters (countries</w:t>
            </w:r>
            <w:proofErr w:type="gramStart"/>
            <w:r w:rsidR="009D3BF1" w:rsidRPr="00445114">
              <w:rPr>
                <w:rFonts w:ascii="Times New Roman" w:hAnsi="Times New Roman" w:cs="Times New Roman"/>
              </w:rPr>
              <w:t>)</w:t>
            </w:r>
            <w:r w:rsidR="0024225F" w:rsidRPr="00445114">
              <w:rPr>
                <w:rFonts w:ascii="Times New Roman" w:hAnsi="Times New Roman" w:cs="Times New Roman"/>
              </w:rPr>
              <w:t>,</w:t>
            </w:r>
            <w:r w:rsidR="009D3BF1" w:rsidRPr="00445114">
              <w:rPr>
                <w:rFonts w:ascii="Times New Roman" w:hAnsi="Times New Roman" w:cs="Times New Roman"/>
              </w:rPr>
              <w:t xml:space="preserve"> but</w:t>
            </w:r>
            <w:proofErr w:type="gramEnd"/>
            <w:r w:rsidR="006F11BA" w:rsidRPr="00445114">
              <w:rPr>
                <w:rFonts w:ascii="Times New Roman" w:hAnsi="Times New Roman" w:cs="Times New Roman"/>
              </w:rPr>
              <w:t xml:space="preserve"> also given the high correlation between the size of the welfare state and the Gini index (</w:t>
            </w:r>
            <w:r w:rsidR="006F11BA" w:rsidRPr="00445114">
              <w:rPr>
                <w:rFonts w:ascii="Times New Roman" w:hAnsi="Times New Roman" w:cs="Times New Roman"/>
                <w:i/>
                <w:iCs/>
              </w:rPr>
              <w:t>r</w:t>
            </w:r>
            <w:r w:rsidR="006F11BA" w:rsidRPr="00445114">
              <w:rPr>
                <w:rFonts w:ascii="Times New Roman" w:hAnsi="Times New Roman" w:cs="Times New Roman"/>
              </w:rPr>
              <w:t xml:space="preserve"> = .84)</w:t>
            </w:r>
            <w:r w:rsidR="00E770F4" w:rsidRPr="00445114">
              <w:rPr>
                <w:rFonts w:ascii="Times New Roman" w:hAnsi="Times New Roman" w:cs="Times New Roman"/>
              </w:rPr>
              <w:t xml:space="preserve">. </w:t>
            </w:r>
          </w:p>
          <w:p w14:paraId="0AD87446" w14:textId="77777777" w:rsidR="009B6E83" w:rsidRPr="00445114" w:rsidRDefault="009B6E83" w:rsidP="00121668">
            <w:pPr>
              <w:rPr>
                <w:rFonts w:ascii="Times New Roman" w:hAnsi="Times New Roman" w:cs="Times New Roman"/>
              </w:rPr>
            </w:pPr>
          </w:p>
          <w:p w14:paraId="425B8E0E" w14:textId="0DED191A" w:rsidR="009B6E83" w:rsidRPr="00445114" w:rsidRDefault="000B1F4C" w:rsidP="00121668">
            <w:pPr>
              <w:rPr>
                <w:rFonts w:ascii="Times New Roman" w:hAnsi="Times New Roman" w:cs="Times New Roman"/>
              </w:rPr>
            </w:pPr>
            <w:r w:rsidRPr="00445114">
              <w:rPr>
                <w:rFonts w:ascii="Times New Roman" w:hAnsi="Times New Roman" w:cs="Times New Roman"/>
              </w:rPr>
              <w:t xml:space="preserve">Following the spirit of the original comment regarding the number of countries in the </w:t>
            </w:r>
            <w:r w:rsidR="00DD4777" w:rsidRPr="00445114">
              <w:rPr>
                <w:rFonts w:ascii="Times New Roman" w:hAnsi="Times New Roman" w:cs="Times New Roman"/>
              </w:rPr>
              <w:t xml:space="preserve">study </w:t>
            </w:r>
            <w:r w:rsidRPr="00445114">
              <w:rPr>
                <w:rFonts w:ascii="Times New Roman" w:hAnsi="Times New Roman" w:cs="Times New Roman"/>
              </w:rPr>
              <w:t xml:space="preserve">and </w:t>
            </w:r>
            <w:r w:rsidR="00DD4777" w:rsidRPr="00445114">
              <w:rPr>
                <w:rFonts w:ascii="Times New Roman" w:hAnsi="Times New Roman" w:cs="Times New Roman"/>
              </w:rPr>
              <w:t>to</w:t>
            </w:r>
            <w:r w:rsidR="009B6E83" w:rsidRPr="00445114">
              <w:rPr>
                <w:rFonts w:ascii="Times New Roman" w:hAnsi="Times New Roman" w:cs="Times New Roman"/>
              </w:rPr>
              <w:t xml:space="preserve"> provide some evidence to overcome this problem</w:t>
            </w:r>
            <w:r w:rsidR="00DD4777" w:rsidRPr="00445114">
              <w:rPr>
                <w:rFonts w:ascii="Times New Roman" w:hAnsi="Times New Roman" w:cs="Times New Roman"/>
              </w:rPr>
              <w:t xml:space="preserve">, I ran simulations to estimate the significance levels of the interaction effects following a similar strategy as the one described above. </w:t>
            </w:r>
          </w:p>
          <w:p w14:paraId="2FA2018A" w14:textId="77777777" w:rsidR="00E770F4" w:rsidRPr="00445114" w:rsidRDefault="00E770F4" w:rsidP="00121668">
            <w:pPr>
              <w:rPr>
                <w:rFonts w:ascii="Times New Roman" w:hAnsi="Times New Roman" w:cs="Times New Roman"/>
              </w:rPr>
            </w:pPr>
          </w:p>
          <w:p w14:paraId="5B1248F0" w14:textId="77777777" w:rsidR="002611B1" w:rsidRPr="00445114" w:rsidRDefault="002611B1" w:rsidP="002611B1">
            <w:pPr>
              <w:rPr>
                <w:rFonts w:ascii="Times New Roman" w:hAnsi="Times New Roman" w:cs="Times New Roman"/>
              </w:rPr>
            </w:pPr>
            <w:r w:rsidRPr="00445114">
              <w:rPr>
                <w:rFonts w:ascii="Times New Roman" w:hAnsi="Times New Roman" w:cs="Times New Roman"/>
              </w:rPr>
              <w:t xml:space="preserve">I estimate a multilevel model with cross-level interactions between social class, network homogeneity, and macro-contextual variables (Gini coefficient and welfare state size). However, my simulation-based power analysis shows that with only 31 countries—the actual number of </w:t>
            </w:r>
            <w:proofErr w:type="gramStart"/>
            <w:r w:rsidRPr="00445114">
              <w:rPr>
                <w:rFonts w:ascii="Times New Roman" w:hAnsi="Times New Roman" w:cs="Times New Roman"/>
              </w:rPr>
              <w:t>level-2</w:t>
            </w:r>
            <w:proofErr w:type="gramEnd"/>
            <w:r w:rsidRPr="00445114">
              <w:rPr>
                <w:rFonts w:ascii="Times New Roman" w:hAnsi="Times New Roman" w:cs="Times New Roman"/>
              </w:rPr>
              <w:t xml:space="preserve"> units in the data—statistical power to detect the observed three-way interaction effects is low: below 50% for both the Working and Intermediate Class interactions. This limits my ability to draw firm conclusions based on statistical significance. I therefore emphasize effect size patterns and interpret findings with caution, recognizing that non-significant results may reflect limited statistical power rather than the absence of meaningful effects.</w:t>
            </w:r>
          </w:p>
          <w:p w14:paraId="437439AD" w14:textId="77777777" w:rsidR="002611B1" w:rsidRPr="00445114" w:rsidRDefault="002611B1" w:rsidP="002611B1">
            <w:pPr>
              <w:rPr>
                <w:rFonts w:ascii="Times New Roman" w:hAnsi="Times New Roman" w:cs="Times New Roman"/>
              </w:rPr>
            </w:pPr>
          </w:p>
          <w:p w14:paraId="093EA6DB" w14:textId="0FF3E9FD" w:rsidR="002611B1" w:rsidRPr="00445114" w:rsidRDefault="002611B1" w:rsidP="002611B1">
            <w:pPr>
              <w:rPr>
                <w:rFonts w:ascii="Times New Roman" w:hAnsi="Times New Roman" w:cs="Times New Roman"/>
              </w:rPr>
            </w:pPr>
            <w:r w:rsidRPr="00445114">
              <w:rPr>
                <w:rFonts w:ascii="Times New Roman" w:hAnsi="Times New Roman" w:cs="Times New Roman"/>
              </w:rPr>
              <w:t>While the simulations extend up to 400 country clusters to illustrate the asymptotic behavior of power</w:t>
            </w:r>
            <w:r w:rsidR="00A54269" w:rsidRPr="00445114">
              <w:rPr>
                <w:rFonts w:ascii="Times New Roman" w:hAnsi="Times New Roman" w:cs="Times New Roman"/>
              </w:rPr>
              <w:t xml:space="preserve">. </w:t>
            </w:r>
            <w:r w:rsidR="003B4C49" w:rsidRPr="00445114">
              <w:rPr>
                <w:rFonts w:ascii="Times New Roman" w:hAnsi="Times New Roman" w:cs="Times New Roman"/>
              </w:rPr>
              <w:t>Similarly</w:t>
            </w:r>
            <w:r w:rsidR="00A54269" w:rsidRPr="00445114">
              <w:rPr>
                <w:rFonts w:ascii="Times New Roman" w:hAnsi="Times New Roman" w:cs="Times New Roman"/>
              </w:rPr>
              <w:t xml:space="preserve"> to my observation on the coefficient of the main effect of income inequality, the </w:t>
            </w:r>
            <w:r w:rsidRPr="00445114">
              <w:rPr>
                <w:rFonts w:ascii="Times New Roman" w:hAnsi="Times New Roman" w:cs="Times New Roman"/>
              </w:rPr>
              <w:t xml:space="preserve">number </w:t>
            </w:r>
            <w:r w:rsidR="00D471A0" w:rsidRPr="00445114">
              <w:rPr>
                <w:rFonts w:ascii="Times New Roman" w:hAnsi="Times New Roman" w:cs="Times New Roman"/>
              </w:rPr>
              <w:t xml:space="preserve">of hypothetical </w:t>
            </w:r>
            <w:r w:rsidR="003B4C49" w:rsidRPr="00445114">
              <w:rPr>
                <w:rFonts w:ascii="Times New Roman" w:hAnsi="Times New Roman" w:cs="Times New Roman"/>
              </w:rPr>
              <w:t>countries</w:t>
            </w:r>
            <w:r w:rsidR="00D471A0" w:rsidRPr="00445114">
              <w:rPr>
                <w:rFonts w:ascii="Times New Roman" w:hAnsi="Times New Roman" w:cs="Times New Roman"/>
              </w:rPr>
              <w:t xml:space="preserve"> </w:t>
            </w:r>
            <w:r w:rsidRPr="00445114">
              <w:rPr>
                <w:rFonts w:ascii="Times New Roman" w:hAnsi="Times New Roman" w:cs="Times New Roman"/>
              </w:rPr>
              <w:t>far exceeds the total number of sovereign states in the world. With only around 195 recognized countries globally—and far fewer with harmonized and comparable survey data—I treat any estimates beyond 100–150 clusters as purely illustrative. These high-cluster scenarios serve only as a theoretical reference and are not considered practically attainable benchmarks for empirical research.</w:t>
            </w:r>
          </w:p>
          <w:p w14:paraId="73606520" w14:textId="77777777" w:rsidR="008D65F1" w:rsidRPr="00445114" w:rsidRDefault="008D65F1" w:rsidP="002611B1">
            <w:pPr>
              <w:rPr>
                <w:rFonts w:ascii="Times New Roman" w:hAnsi="Times New Roman" w:cs="Times New Roman"/>
              </w:rPr>
            </w:pPr>
          </w:p>
          <w:p w14:paraId="113F19B8" w14:textId="504CC6AE" w:rsidR="002611B1" w:rsidRPr="00445114" w:rsidRDefault="002611B1" w:rsidP="002611B1">
            <w:pPr>
              <w:rPr>
                <w:rFonts w:ascii="Times New Roman" w:hAnsi="Times New Roman" w:cs="Times New Roman"/>
              </w:rPr>
            </w:pPr>
          </w:p>
        </w:tc>
      </w:tr>
      <w:tr w:rsidR="005F4402" w:rsidRPr="00445114" w14:paraId="3951B282" w14:textId="77777777" w:rsidTr="002127B8">
        <w:trPr>
          <w:trHeight w:val="440"/>
        </w:trPr>
        <w:tc>
          <w:tcPr>
            <w:tcW w:w="600" w:type="dxa"/>
            <w:hideMark/>
          </w:tcPr>
          <w:p w14:paraId="3B8B3A0A"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lastRenderedPageBreak/>
              <w:t>R1.2</w:t>
            </w:r>
          </w:p>
        </w:tc>
        <w:tc>
          <w:tcPr>
            <w:tcW w:w="3638" w:type="dxa"/>
            <w:hideMark/>
          </w:tcPr>
          <w:p w14:paraId="673E525E"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t xml:space="preserve">Another but related issue is that of how to interpret the estimates. Income inequality/the </w:t>
            </w:r>
            <w:proofErr w:type="spellStart"/>
            <w:r w:rsidRPr="00445114">
              <w:rPr>
                <w:rFonts w:ascii="Times New Roman" w:hAnsi="Times New Roman" w:cs="Times New Roman"/>
              </w:rPr>
              <w:t>gini</w:t>
            </w:r>
            <w:proofErr w:type="spellEnd"/>
            <w:r w:rsidRPr="00445114">
              <w:rPr>
                <w:rFonts w:ascii="Times New Roman" w:hAnsi="Times New Roman" w:cs="Times New Roman"/>
              </w:rPr>
              <w:t xml:space="preserve"> coefficient is </w:t>
            </w:r>
            <w:r w:rsidRPr="00445114">
              <w:rPr>
                <w:rFonts w:ascii="Times New Roman" w:hAnsi="Times New Roman" w:cs="Times New Roman"/>
              </w:rPr>
              <w:lastRenderedPageBreak/>
              <w:t>correlated with so many other things at the country-level that it is hard if not impossible to know whether it’s indeed the income inequality that is doing the work here, or rather any other variable correlated with income inequality. This is not necessarily a reason not to publish the paper, if this is the best we can do, but I do think it deserves more attention than it is currently receiving. The author acknowledges this problem very briefly towards the end, but I think a more comprehensive discussion would be worthwhile: What other relevant confounders may exist at the country-level? What alternative study designs may cast more light on this phenomenon in future studied (beyond merely saying “longitudinal studies”)? What can we as researchers do to gain more insight into the plausibility of the author’s main claim?</w:t>
            </w:r>
          </w:p>
        </w:tc>
        <w:tc>
          <w:tcPr>
            <w:tcW w:w="6552" w:type="dxa"/>
            <w:hideMark/>
          </w:tcPr>
          <w:p w14:paraId="730ED7B2" w14:textId="630E62B5" w:rsidR="00316011" w:rsidRPr="00445114" w:rsidRDefault="00316011" w:rsidP="00316011">
            <w:pPr>
              <w:rPr>
                <w:rFonts w:ascii="Times New Roman" w:hAnsi="Times New Roman" w:cs="Times New Roman"/>
              </w:rPr>
            </w:pPr>
            <w:r w:rsidRPr="00445114">
              <w:rPr>
                <w:rFonts w:ascii="Times New Roman" w:hAnsi="Times New Roman" w:cs="Times New Roman"/>
              </w:rPr>
              <w:lastRenderedPageBreak/>
              <w:t xml:space="preserve">In response to this comment, I conducted a set of additional analyses by incorporating several country-level control variables into the regression models. While the primary focus of the study is on income inequality as </w:t>
            </w:r>
            <w:r w:rsidRPr="00445114">
              <w:rPr>
                <w:rFonts w:ascii="Times New Roman" w:hAnsi="Times New Roman" w:cs="Times New Roman"/>
              </w:rPr>
              <w:lastRenderedPageBreak/>
              <w:t>a socioeconomic contextual moderator, I also control for national prosperity (measured by GDP per capita) and the size of the welfare state.</w:t>
            </w:r>
            <w:r w:rsidR="00B402BE" w:rsidRPr="00445114">
              <w:rPr>
                <w:rFonts w:ascii="Times New Roman" w:hAnsi="Times New Roman" w:cs="Times New Roman"/>
              </w:rPr>
              <w:t xml:space="preserve"> </w:t>
            </w:r>
            <w:r w:rsidRPr="00445114">
              <w:rPr>
                <w:rFonts w:ascii="Times New Roman" w:hAnsi="Times New Roman" w:cs="Times New Roman"/>
              </w:rPr>
              <w:t>To broaden the scope in line with existing literature, I included contextual factors from three additional domains: politico-institutional (PI), sociocultural (SC), and labor market</w:t>
            </w:r>
            <w:r w:rsidR="001E79FA" w:rsidRPr="00445114">
              <w:rPr>
                <w:rFonts w:ascii="Times New Roman" w:hAnsi="Times New Roman" w:cs="Times New Roman"/>
              </w:rPr>
              <w:t>-</w:t>
            </w:r>
            <w:r w:rsidR="00F001D4" w:rsidRPr="00445114">
              <w:rPr>
                <w:rFonts w:ascii="Times New Roman" w:hAnsi="Times New Roman" w:cs="Times New Roman"/>
              </w:rPr>
              <w:t>industry</w:t>
            </w:r>
            <w:r w:rsidRPr="00445114">
              <w:rPr>
                <w:rFonts w:ascii="Times New Roman" w:hAnsi="Times New Roman" w:cs="Times New Roman"/>
              </w:rPr>
              <w:t xml:space="preserve"> (LM</w:t>
            </w:r>
            <w:r w:rsidR="00D7670D" w:rsidRPr="00445114">
              <w:rPr>
                <w:rFonts w:ascii="Times New Roman" w:hAnsi="Times New Roman" w:cs="Times New Roman"/>
              </w:rPr>
              <w:t>I</w:t>
            </w:r>
            <w:r w:rsidRPr="00445114">
              <w:rPr>
                <w:rFonts w:ascii="Times New Roman" w:hAnsi="Times New Roman" w:cs="Times New Roman"/>
              </w:rPr>
              <w:t>)</w:t>
            </w:r>
            <w:r w:rsidR="00232CB7" w:rsidRPr="00445114">
              <w:rPr>
                <w:rFonts w:ascii="Times New Roman" w:hAnsi="Times New Roman" w:cs="Times New Roman"/>
              </w:rPr>
              <w:t xml:space="preserve"> </w:t>
            </w:r>
            <w:r w:rsidR="00232CB7" w:rsidRPr="00445114">
              <w:rPr>
                <w:rFonts w:ascii="Times New Roman" w:hAnsi="Times New Roman" w:cs="Times New Roman"/>
              </w:rPr>
              <w:fldChar w:fldCharType="begin"/>
            </w:r>
            <w:r w:rsidR="00232CB7" w:rsidRPr="00445114">
              <w:rPr>
                <w:rFonts w:ascii="Times New Roman" w:hAnsi="Times New Roman" w:cs="Times New Roman"/>
              </w:rPr>
              <w:instrText xml:space="preserve"> ADDIN ZOTERO_ITEM CSL_CITATION {"citationID":"8IVsm2qu","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232CB7" w:rsidRPr="00445114">
              <w:rPr>
                <w:rFonts w:ascii="Times New Roman" w:hAnsi="Times New Roman" w:cs="Times New Roman"/>
              </w:rPr>
              <w:fldChar w:fldCharType="separate"/>
            </w:r>
            <w:r w:rsidR="00232CB7" w:rsidRPr="00445114">
              <w:rPr>
                <w:rFonts w:ascii="Times New Roman" w:hAnsi="Times New Roman" w:cs="Times New Roman"/>
              </w:rPr>
              <w:t>(Lindh &amp; McCall, 2020)</w:t>
            </w:r>
            <w:r w:rsidR="00232CB7" w:rsidRPr="00445114">
              <w:rPr>
                <w:rFonts w:ascii="Times New Roman" w:hAnsi="Times New Roman" w:cs="Times New Roman"/>
              </w:rPr>
              <w:fldChar w:fldCharType="end"/>
            </w:r>
          </w:p>
          <w:p w14:paraId="1B75B8BC" w14:textId="77777777" w:rsidR="00316011" w:rsidRPr="00445114" w:rsidRDefault="00316011" w:rsidP="00316011">
            <w:pPr>
              <w:rPr>
                <w:rFonts w:ascii="Times New Roman" w:hAnsi="Times New Roman" w:cs="Times New Roman"/>
              </w:rPr>
            </w:pPr>
          </w:p>
          <w:p w14:paraId="0E3CBB86" w14:textId="7B87A52F" w:rsidR="00316011" w:rsidRPr="00445114" w:rsidRDefault="00316011" w:rsidP="00316011">
            <w:pPr>
              <w:rPr>
                <w:rFonts w:ascii="Times New Roman" w:hAnsi="Times New Roman" w:cs="Times New Roman"/>
              </w:rPr>
            </w:pPr>
            <w:r w:rsidRPr="00445114">
              <w:rPr>
                <w:rFonts w:ascii="Times New Roman" w:hAnsi="Times New Roman" w:cs="Times New Roman"/>
              </w:rPr>
              <w:t xml:space="preserve">In the politico-institutional domain, I added the Corruption Perceptions Index </w:t>
            </w:r>
            <w:r w:rsidR="00FF42E1" w:rsidRPr="00445114">
              <w:rPr>
                <w:rFonts w:ascii="Times New Roman" w:hAnsi="Times New Roman" w:cs="Times New Roman"/>
              </w:rPr>
              <w:fldChar w:fldCharType="begin"/>
            </w:r>
            <w:r w:rsidR="00FF42E1" w:rsidRPr="00445114">
              <w:rPr>
                <w:rFonts w:ascii="Times New Roman" w:hAnsi="Times New Roman" w:cs="Times New Roman"/>
              </w:rPr>
              <w:instrText xml:space="preserve"> ADDIN ZOTERO_ITEM CSL_CITATION {"citationID":"P10sXzBz","properties":{"formattedCitation":"(Transparency International, 2025)","plainCitation":"(Transparency International, 2025)","noteIndex":0},"citationItems":[{"id":20751,"uris":["http://zotero.org/users/5414506/items/3GJKL9EH"],"itemData":{"id":20751,"type":"book","event-place":"Berlin","ISBN":"978-3-96076-266-9","language":"eng","number-of-pages":"1","publisher":"Transparency International","publisher-place":"Berlin","source":"K10plus ISBN","title":"Corruption Perceptions Index 2024","editor":[{"literal":"Transparency International"}],"issued":{"date-parts":[["2025"]]},"citation-key":"transparency_international_corruption_2025"}}],"schema":"https://github.com/citation-style-language/schema/raw/master/csl-citation.json"} </w:instrText>
            </w:r>
            <w:r w:rsidR="00FF42E1" w:rsidRPr="00445114">
              <w:rPr>
                <w:rFonts w:ascii="Times New Roman" w:hAnsi="Times New Roman" w:cs="Times New Roman"/>
              </w:rPr>
              <w:fldChar w:fldCharType="separate"/>
            </w:r>
            <w:r w:rsidR="00FF42E1" w:rsidRPr="00445114">
              <w:rPr>
                <w:rFonts w:ascii="Times New Roman" w:hAnsi="Times New Roman" w:cs="Times New Roman"/>
              </w:rPr>
              <w:t>(Transparency International, 2025)</w:t>
            </w:r>
            <w:r w:rsidR="00FF42E1" w:rsidRPr="00445114">
              <w:rPr>
                <w:rFonts w:ascii="Times New Roman" w:hAnsi="Times New Roman" w:cs="Times New Roman"/>
              </w:rPr>
              <w:fldChar w:fldCharType="end"/>
            </w:r>
            <w:r w:rsidR="00FF42E1" w:rsidRPr="00445114">
              <w:rPr>
                <w:rFonts w:ascii="Times New Roman" w:hAnsi="Times New Roman" w:cs="Times New Roman"/>
              </w:rPr>
              <w:t xml:space="preserve"> </w:t>
            </w:r>
            <w:r w:rsidRPr="00445114">
              <w:rPr>
                <w:rFonts w:ascii="Times New Roman" w:hAnsi="Times New Roman" w:cs="Times New Roman"/>
              </w:rPr>
              <w:t xml:space="preserve">and the Polyarchy Index </w:t>
            </w:r>
            <w:r w:rsidR="00FF42E1" w:rsidRPr="00445114">
              <w:rPr>
                <w:rFonts w:ascii="Times New Roman" w:hAnsi="Times New Roman" w:cs="Times New Roman"/>
              </w:rPr>
              <w:fldChar w:fldCharType="begin"/>
            </w:r>
            <w:r w:rsidR="00FF42E1" w:rsidRPr="00445114">
              <w:rPr>
                <w:rFonts w:ascii="Times New Roman" w:hAnsi="Times New Roman" w:cs="Times New Roman"/>
              </w:rPr>
              <w:instrText xml:space="preserve"> ADDIN ZOTERO_ITEM CSL_CITATION {"citationID":"Dc4cjXor","properties":{"formattedCitation":"(Coppedge et al., 2025)","plainCitation":"(Coppedge et al., 2025)","noteIndex":0},"citationItems":[{"id":20752,"uris":["http://zotero.org/users/5414506/items/37AC82JG"],"itemData":{"id":20752,"type":"dataset","DOI":"10.23696/VDEMDS25","publisher":"Varieties of Democracy (V-Dem) Project","source":"DOI.org (Datacite)","title":"V-Dem Dataset v15","URL":"https://v-dem.net/data/dataset-archive/","author":[{"family":"Coppedge","given":"Michael"},{"family":"Gerring","given":"John"},{"family":"Knutsen","given":"Carl Henrik"},{"family":"Lindberg","given":"Staffan I."},{"family":"Teorell","given":"Jan"},{"family":"Altman","given":"David"},{"family":"Angiolillo","given":"Fabio"},{"family":"Bernhard","given":"Michael"},{"family":"Cornell","given":"Agnes"},{"family":"Gjerløw","given":"Haakon"},{"family":"Glynn","given":"Adam"},{"family":"Grahn","given":"Sandra"},{"family":"Hicken","given":"Allen"},{"family":"Kinzelbach","given":"Katrin"},{"family":"Marquardt","given":"Kyle"},{"family":"McMann","given":"Kelly"},{"family":"Mechkova","given":"Valeriya"},{"family":"Medzihorsky","given":"Juraj"},{"family":"Neundorf","given":"Anja"},{"family":"Paxton","given":"Pamela"},{"family":"Pemstein","given":"Daniel"},{"family":"Seim","given":"Brigitte"},{"family":"Sigman","given":"Rachel"},{"family":"Skaaning","given":"Svend-Erik"},{"family":"Sundström","given":"Aksel"}],"accessed":{"date-parts":[["2025",7,31]]},"issued":{"date-parts":[["2025"]]},"citation-key":"coppedge_v-dem_2025"}}],"schema":"https://github.com/citation-style-language/schema/raw/master/csl-citation.json"} </w:instrText>
            </w:r>
            <w:r w:rsidR="00FF42E1" w:rsidRPr="00445114">
              <w:rPr>
                <w:rFonts w:ascii="Times New Roman" w:hAnsi="Times New Roman" w:cs="Times New Roman"/>
              </w:rPr>
              <w:fldChar w:fldCharType="separate"/>
            </w:r>
            <w:r w:rsidR="00FF42E1" w:rsidRPr="00445114">
              <w:rPr>
                <w:rFonts w:ascii="Times New Roman" w:hAnsi="Times New Roman" w:cs="Times New Roman"/>
              </w:rPr>
              <w:t>(Coppedge et al., 2025)</w:t>
            </w:r>
            <w:r w:rsidR="00FF42E1" w:rsidRPr="00445114">
              <w:rPr>
                <w:rFonts w:ascii="Times New Roman" w:hAnsi="Times New Roman" w:cs="Times New Roman"/>
              </w:rPr>
              <w:fldChar w:fldCharType="end"/>
            </w:r>
            <w:r w:rsidR="006E4DC0" w:rsidRPr="00445114">
              <w:rPr>
                <w:rFonts w:ascii="Times New Roman" w:hAnsi="Times New Roman" w:cs="Times New Roman"/>
              </w:rPr>
              <w:t xml:space="preserve"> </w:t>
            </w:r>
            <w:r w:rsidRPr="00445114">
              <w:rPr>
                <w:rFonts w:ascii="Times New Roman" w:hAnsi="Times New Roman" w:cs="Times New Roman"/>
              </w:rPr>
              <w:t>to account for country-level variation in corruption and democratic quality.</w:t>
            </w:r>
          </w:p>
          <w:p w14:paraId="1D373277" w14:textId="77777777" w:rsidR="00FA0E82" w:rsidRPr="00445114" w:rsidRDefault="00FA0E82" w:rsidP="00316011">
            <w:pPr>
              <w:rPr>
                <w:rFonts w:ascii="Times New Roman" w:hAnsi="Times New Roman" w:cs="Times New Roman"/>
              </w:rPr>
            </w:pPr>
          </w:p>
          <w:p w14:paraId="5BA8B3DE" w14:textId="48610873" w:rsidR="00316011" w:rsidRPr="00445114" w:rsidRDefault="00316011" w:rsidP="00316011">
            <w:pPr>
              <w:rPr>
                <w:rFonts w:ascii="Times New Roman" w:hAnsi="Times New Roman" w:cs="Times New Roman"/>
              </w:rPr>
            </w:pPr>
            <w:r w:rsidRPr="00445114">
              <w:rPr>
                <w:rFonts w:ascii="Times New Roman" w:hAnsi="Times New Roman" w:cs="Times New Roman"/>
              </w:rPr>
              <w:t>In the sociocultural domain, I included the share of foreign-born residents as a percentage of the total population</w:t>
            </w:r>
            <w:r w:rsidR="006E4DC0" w:rsidRPr="00445114">
              <w:rPr>
                <w:rFonts w:ascii="Times New Roman" w:hAnsi="Times New Roman" w:cs="Times New Roman"/>
              </w:rPr>
              <w:t xml:space="preserve"> </w:t>
            </w:r>
            <w:r w:rsidR="00FF42E1" w:rsidRPr="00445114">
              <w:rPr>
                <w:rFonts w:ascii="Times New Roman" w:hAnsi="Times New Roman" w:cs="Times New Roman"/>
              </w:rPr>
              <w:fldChar w:fldCharType="begin"/>
            </w:r>
            <w:r w:rsidR="00FF42E1" w:rsidRPr="00445114">
              <w:rPr>
                <w:rFonts w:ascii="Times New Roman" w:hAnsi="Times New Roman" w:cs="Times New Roman"/>
              </w:rPr>
              <w:instrText xml:space="preserve"> ADDIN ZOTERO_ITEM CSL_CITATION {"citationID":"Nq4hpPqs","properties":{"formattedCitation":"(United Nations Department of Economic and Social Affairs, 2024)","plainCitation":"(United Nations Department of Economic and Social Affairs, 2024)","noteIndex":0},"citationItems":[{"id":20753,"uris":["http://zotero.org/users/5414506/items/GIULASEW"],"itemData":{"id":20753,"type":"document","note":"Citation Key: un_desa_2024_migrantstock","publisher":"United Nations Department of Economic and Social Affairs","title":"Share of the population that was born in another country [dataset]","URL":"https://www.un.org/development/desa/pd/content/international-migrant-stock","author":[{"literal":"United Nations Department of Economic and Social Affairs"}],"issued":{"date-parts":[["2024"]]},"citation-key":"un_desa_2024_migrantstock"}}],"schema":"https://github.com/citation-style-language/schema/raw/master/csl-citation.json"} </w:instrText>
            </w:r>
            <w:r w:rsidR="00FF42E1" w:rsidRPr="00445114">
              <w:rPr>
                <w:rFonts w:ascii="Times New Roman" w:hAnsi="Times New Roman" w:cs="Times New Roman"/>
              </w:rPr>
              <w:fldChar w:fldCharType="separate"/>
            </w:r>
            <w:r w:rsidR="00FF42E1" w:rsidRPr="00445114">
              <w:rPr>
                <w:rFonts w:ascii="Times New Roman" w:hAnsi="Times New Roman" w:cs="Times New Roman"/>
              </w:rPr>
              <w:t>(United Nations Department of Economic and Social Affairs, 2024)</w:t>
            </w:r>
            <w:r w:rsidR="00FF42E1" w:rsidRPr="00445114">
              <w:rPr>
                <w:rFonts w:ascii="Times New Roman" w:hAnsi="Times New Roman" w:cs="Times New Roman"/>
              </w:rPr>
              <w:fldChar w:fldCharType="end"/>
            </w:r>
            <w:r w:rsidR="006E4DC0" w:rsidRPr="00445114">
              <w:rPr>
                <w:rFonts w:ascii="Times New Roman" w:hAnsi="Times New Roman" w:cs="Times New Roman"/>
              </w:rPr>
              <w:t>.</w:t>
            </w:r>
            <w:r w:rsidR="00232CB7" w:rsidRPr="00445114">
              <w:rPr>
                <w:rFonts w:ascii="Times New Roman" w:hAnsi="Times New Roman" w:cs="Times New Roman"/>
              </w:rPr>
              <w:t xml:space="preserve"> </w:t>
            </w:r>
            <w:r w:rsidRPr="00445114">
              <w:rPr>
                <w:rFonts w:ascii="Times New Roman" w:hAnsi="Times New Roman" w:cs="Times New Roman"/>
              </w:rPr>
              <w:t>In the labor market</w:t>
            </w:r>
            <w:r w:rsidR="001E79FA" w:rsidRPr="00445114">
              <w:rPr>
                <w:rFonts w:ascii="Times New Roman" w:hAnsi="Times New Roman" w:cs="Times New Roman"/>
              </w:rPr>
              <w:t>-industry</w:t>
            </w:r>
            <w:r w:rsidRPr="00445114">
              <w:rPr>
                <w:rFonts w:ascii="Times New Roman" w:hAnsi="Times New Roman" w:cs="Times New Roman"/>
              </w:rPr>
              <w:t xml:space="preserve"> domain, I included both the </w:t>
            </w:r>
            <w:r w:rsidR="001E79FA" w:rsidRPr="00445114">
              <w:rPr>
                <w:rFonts w:ascii="Times New Roman" w:hAnsi="Times New Roman" w:cs="Times New Roman"/>
              </w:rPr>
              <w:t xml:space="preserve">national </w:t>
            </w:r>
            <w:r w:rsidR="00F001D4" w:rsidRPr="00445114">
              <w:rPr>
                <w:rFonts w:ascii="Times New Roman" w:hAnsi="Times New Roman" w:cs="Times New Roman"/>
              </w:rPr>
              <w:t>Unemployment rate</w:t>
            </w:r>
            <w:r w:rsidRPr="00445114">
              <w:rPr>
                <w:rFonts w:ascii="Times New Roman" w:hAnsi="Times New Roman" w:cs="Times New Roman"/>
              </w:rPr>
              <w:t xml:space="preserve"> and </w:t>
            </w:r>
            <w:r w:rsidR="00F001D4" w:rsidRPr="00445114">
              <w:rPr>
                <w:rFonts w:ascii="Times New Roman" w:hAnsi="Times New Roman" w:cs="Times New Roman"/>
              </w:rPr>
              <w:t>Trade union density rate</w:t>
            </w:r>
            <w:r w:rsidR="001E79FA" w:rsidRPr="00445114">
              <w:rPr>
                <w:rFonts w:ascii="Times New Roman" w:hAnsi="Times New Roman" w:cs="Times New Roman"/>
              </w:rPr>
              <w:t xml:space="preserve"> </w:t>
            </w:r>
            <w:r w:rsidR="001E79FA" w:rsidRPr="00445114">
              <w:rPr>
                <w:rFonts w:ascii="Times New Roman" w:hAnsi="Times New Roman" w:cs="Times New Roman"/>
              </w:rPr>
              <w:fldChar w:fldCharType="begin"/>
            </w:r>
            <w:r w:rsidR="001E79FA" w:rsidRPr="00445114">
              <w:rPr>
                <w:rFonts w:ascii="Times New Roman" w:hAnsi="Times New Roman" w:cs="Times New Roman"/>
              </w:rPr>
              <w:instrText xml:space="preserve"> ADDIN ZOTERO_ITEM CSL_CITATION {"citationID":"Y6aPELlW","properties":{"formattedCitation":"(International Labour Organization, 2020)","plainCitation":"(International Labour Organization, 2020)","noteIndex":0},"citationItems":[{"id":20755,"uris":["http://zotero.org/users/5414506/items/KUXBCNHC"],"itemData":{"id":20755,"type":"document","note":"Citation Key: ilo_2020_ilostat","publisher":"International Labour Organization","title":"ILOSTAT: ILO modelled estimates database [database]","URL":"https://ilostat.ilo.org/data/","author":[{"literal":"International Labour Organization"}],"issued":{"date-parts":[["2020"]]},"citation-key":"ilo_2020_ilostat"}}],"schema":"https://github.com/citation-style-language/schema/raw/master/csl-citation.json"} </w:instrText>
            </w:r>
            <w:r w:rsidR="001E79FA" w:rsidRPr="00445114">
              <w:rPr>
                <w:rFonts w:ascii="Times New Roman" w:hAnsi="Times New Roman" w:cs="Times New Roman"/>
              </w:rPr>
              <w:fldChar w:fldCharType="separate"/>
            </w:r>
            <w:r w:rsidR="001E79FA" w:rsidRPr="00445114">
              <w:rPr>
                <w:rFonts w:ascii="Times New Roman" w:hAnsi="Times New Roman" w:cs="Times New Roman"/>
              </w:rPr>
              <w:t>(International Labour Organization, 2020)</w:t>
            </w:r>
            <w:r w:rsidR="001E79FA" w:rsidRPr="00445114">
              <w:rPr>
                <w:rFonts w:ascii="Times New Roman" w:hAnsi="Times New Roman" w:cs="Times New Roman"/>
              </w:rPr>
              <w:fldChar w:fldCharType="end"/>
            </w:r>
            <w:r w:rsidRPr="00445114">
              <w:rPr>
                <w:rFonts w:ascii="Times New Roman" w:hAnsi="Times New Roman" w:cs="Times New Roman"/>
              </w:rPr>
              <w:t xml:space="preserve"> </w:t>
            </w:r>
          </w:p>
          <w:p w14:paraId="72092C9A" w14:textId="77777777" w:rsidR="00316011" w:rsidRPr="00445114" w:rsidRDefault="00316011" w:rsidP="00316011">
            <w:pPr>
              <w:rPr>
                <w:rFonts w:ascii="Times New Roman" w:hAnsi="Times New Roman" w:cs="Times New Roman"/>
              </w:rPr>
            </w:pPr>
          </w:p>
          <w:p w14:paraId="61437F72" w14:textId="664DD35B" w:rsidR="007712BB" w:rsidRPr="00445114" w:rsidRDefault="00316011" w:rsidP="00316011">
            <w:pPr>
              <w:rPr>
                <w:rFonts w:ascii="Times New Roman" w:hAnsi="Times New Roman" w:cs="Times New Roman"/>
              </w:rPr>
            </w:pPr>
            <w:r w:rsidRPr="00445114">
              <w:rPr>
                <w:rFonts w:ascii="Times New Roman" w:hAnsi="Times New Roman" w:cs="Times New Roman"/>
              </w:rPr>
              <w:t>Importantly, these extended models confirm the robustness of the main findings: controlling for politico-institutional, sociocultural, and labor market</w:t>
            </w:r>
            <w:r w:rsidR="008C76B8" w:rsidRPr="00445114">
              <w:rPr>
                <w:rFonts w:ascii="Times New Roman" w:hAnsi="Times New Roman" w:cs="Times New Roman"/>
              </w:rPr>
              <w:t xml:space="preserve">-industry </w:t>
            </w:r>
            <w:r w:rsidRPr="00445114">
              <w:rPr>
                <w:rFonts w:ascii="Times New Roman" w:hAnsi="Times New Roman" w:cs="Times New Roman"/>
              </w:rPr>
              <w:t xml:space="preserve">factors does not alter the central result. The Gini Index continues to moderate the relationship between class-based network segregation and redistributive preferences, consistent with the </w:t>
            </w:r>
            <w:r w:rsidR="006E4DC0" w:rsidRPr="00445114">
              <w:rPr>
                <w:rFonts w:ascii="Times New Roman" w:hAnsi="Times New Roman" w:cs="Times New Roman"/>
              </w:rPr>
              <w:t>main</w:t>
            </w:r>
            <w:r w:rsidRPr="00445114">
              <w:rPr>
                <w:rFonts w:ascii="Times New Roman" w:hAnsi="Times New Roman" w:cs="Times New Roman"/>
              </w:rPr>
              <w:t xml:space="preserve"> estimations.</w:t>
            </w:r>
          </w:p>
          <w:p w14:paraId="5CEADDF4" w14:textId="6B5182F6" w:rsidR="00EC7F47" w:rsidRPr="00445114" w:rsidRDefault="00EC7F47" w:rsidP="006D1AB7">
            <w:pPr>
              <w:rPr>
                <w:rFonts w:ascii="Times New Roman" w:hAnsi="Times New Roman" w:cs="Times New Roman"/>
              </w:rPr>
            </w:pPr>
          </w:p>
        </w:tc>
      </w:tr>
      <w:tr w:rsidR="005F4402" w:rsidRPr="00445114" w14:paraId="29F36352" w14:textId="77777777" w:rsidTr="002127B8">
        <w:trPr>
          <w:trHeight w:val="88"/>
        </w:trPr>
        <w:tc>
          <w:tcPr>
            <w:tcW w:w="600" w:type="dxa"/>
            <w:hideMark/>
          </w:tcPr>
          <w:p w14:paraId="0E39E90A"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lastRenderedPageBreak/>
              <w:t>R1.3</w:t>
            </w:r>
          </w:p>
        </w:tc>
        <w:tc>
          <w:tcPr>
            <w:tcW w:w="3638" w:type="dxa"/>
            <w:hideMark/>
          </w:tcPr>
          <w:p w14:paraId="5EADE6DE"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t xml:space="preserve">The analyses include controls for socioeconomic characteristics such as income, education, and labor market status (see p. 8). </w:t>
            </w:r>
            <w:r w:rsidRPr="00445114">
              <w:rPr>
                <w:rFonts w:ascii="Times New Roman" w:hAnsi="Times New Roman" w:cs="Times New Roman"/>
                <w:highlight w:val="yellow"/>
              </w:rPr>
              <w:t>Especially income seems to me to be a source of post-treatment bias, as income follows from class position and in turn affects redistributive preferences</w:t>
            </w:r>
            <w:r w:rsidRPr="00445114">
              <w:rPr>
                <w:rFonts w:ascii="Times New Roman" w:hAnsi="Times New Roman" w:cs="Times New Roman"/>
              </w:rPr>
              <w:t xml:space="preserve">. Income is one of the mechanisms through which class may affect such preferences, and so controlling for it may introduce bias in the class coefficient (these kinds of issues have been discussed in several contributions on the link between class and attitudes or party choice). I think it may be worthwhile for the author to justify the inclusion of the controls better in terms of a causal model. Which variables are </w:t>
            </w:r>
            <w:proofErr w:type="gramStart"/>
            <w:r w:rsidRPr="00445114">
              <w:rPr>
                <w:rFonts w:ascii="Times New Roman" w:hAnsi="Times New Roman" w:cs="Times New Roman"/>
              </w:rPr>
              <w:t>confounders</w:t>
            </w:r>
            <w:proofErr w:type="gramEnd"/>
            <w:r w:rsidRPr="00445114">
              <w:rPr>
                <w:rFonts w:ascii="Times New Roman" w:hAnsi="Times New Roman" w:cs="Times New Roman"/>
              </w:rPr>
              <w:t xml:space="preserve"> and which ones are mediators?</w:t>
            </w:r>
          </w:p>
        </w:tc>
        <w:tc>
          <w:tcPr>
            <w:tcW w:w="6552" w:type="dxa"/>
            <w:hideMark/>
          </w:tcPr>
          <w:p w14:paraId="507EC25E" w14:textId="48FE0067" w:rsidR="006B2BC5" w:rsidRPr="00445114" w:rsidRDefault="00760795" w:rsidP="00121668">
            <w:pPr>
              <w:rPr>
                <w:rFonts w:ascii="Times New Roman" w:hAnsi="Times New Roman" w:cs="Times New Roman"/>
              </w:rPr>
            </w:pPr>
            <w:r w:rsidRPr="00445114">
              <w:rPr>
                <w:rFonts w:ascii="Times New Roman" w:hAnsi="Times New Roman" w:cs="Times New Roman"/>
              </w:rPr>
              <w:t xml:space="preserve">I agree that this </w:t>
            </w:r>
            <w:r w:rsidR="00F42343" w:rsidRPr="00445114">
              <w:rPr>
                <w:rFonts w:ascii="Times New Roman" w:hAnsi="Times New Roman" w:cs="Times New Roman"/>
              </w:rPr>
              <w:t>needs</w:t>
            </w:r>
            <w:r w:rsidRPr="00445114">
              <w:rPr>
                <w:rFonts w:ascii="Times New Roman" w:hAnsi="Times New Roman" w:cs="Times New Roman"/>
              </w:rPr>
              <w:t xml:space="preserve"> further attention in the text. As a result, I have explained </w:t>
            </w:r>
            <w:r w:rsidR="00964C08" w:rsidRPr="00445114">
              <w:rPr>
                <w:rFonts w:ascii="Times New Roman" w:hAnsi="Times New Roman" w:cs="Times New Roman"/>
              </w:rPr>
              <w:t xml:space="preserve">in more detail the rationale behind </w:t>
            </w:r>
            <w:r w:rsidR="003525BD" w:rsidRPr="00445114">
              <w:rPr>
                <w:rFonts w:ascii="Times New Roman" w:hAnsi="Times New Roman" w:cs="Times New Roman"/>
              </w:rPr>
              <w:t xml:space="preserve">the included controls in the regression analysis. I </w:t>
            </w:r>
            <w:r w:rsidR="00F42343" w:rsidRPr="00445114">
              <w:rPr>
                <w:rFonts w:ascii="Times New Roman" w:hAnsi="Times New Roman" w:cs="Times New Roman"/>
              </w:rPr>
              <w:t xml:space="preserve">also </w:t>
            </w:r>
            <w:r w:rsidR="003525BD" w:rsidRPr="00445114">
              <w:rPr>
                <w:rFonts w:ascii="Times New Roman" w:hAnsi="Times New Roman" w:cs="Times New Roman"/>
              </w:rPr>
              <w:t xml:space="preserve">agree </w:t>
            </w:r>
            <w:r w:rsidR="007D28B2" w:rsidRPr="00445114">
              <w:rPr>
                <w:rFonts w:ascii="Times New Roman" w:hAnsi="Times New Roman" w:cs="Times New Roman"/>
              </w:rPr>
              <w:t>with</w:t>
            </w:r>
            <w:r w:rsidR="003525BD" w:rsidRPr="00445114">
              <w:rPr>
                <w:rFonts w:ascii="Times New Roman" w:hAnsi="Times New Roman" w:cs="Times New Roman"/>
              </w:rPr>
              <w:t xml:space="preserve"> the comment that </w:t>
            </w:r>
            <w:r w:rsidR="00F62B95" w:rsidRPr="00445114">
              <w:rPr>
                <w:rFonts w:ascii="Times New Roman" w:hAnsi="Times New Roman" w:cs="Times New Roman"/>
              </w:rPr>
              <w:t xml:space="preserve">socioeconomic factors are </w:t>
            </w:r>
            <w:r w:rsidR="003525BD" w:rsidRPr="00445114">
              <w:rPr>
                <w:rFonts w:ascii="Times New Roman" w:hAnsi="Times New Roman" w:cs="Times New Roman"/>
              </w:rPr>
              <w:t>endogenous to class positions</w:t>
            </w:r>
            <w:r w:rsidR="00333953" w:rsidRPr="00445114">
              <w:rPr>
                <w:rFonts w:ascii="Times New Roman" w:hAnsi="Times New Roman" w:cs="Times New Roman"/>
              </w:rPr>
              <w:t>.</w:t>
            </w:r>
            <w:r w:rsidR="003525BD" w:rsidRPr="00445114">
              <w:rPr>
                <w:rFonts w:ascii="Times New Roman" w:hAnsi="Times New Roman" w:cs="Times New Roman"/>
              </w:rPr>
              <w:t xml:space="preserve"> </w:t>
            </w:r>
            <w:r w:rsidR="00C11BEB" w:rsidRPr="00445114">
              <w:rPr>
                <w:rFonts w:ascii="Times New Roman" w:hAnsi="Times New Roman" w:cs="Times New Roman"/>
              </w:rPr>
              <w:t xml:space="preserve">Therefore, I </w:t>
            </w:r>
            <w:r w:rsidR="000A7C99" w:rsidRPr="00445114">
              <w:rPr>
                <w:rFonts w:ascii="Times New Roman" w:hAnsi="Times New Roman" w:cs="Times New Roman"/>
              </w:rPr>
              <w:t xml:space="preserve">decided to </w:t>
            </w:r>
            <w:r w:rsidR="003B0282" w:rsidRPr="00445114">
              <w:rPr>
                <w:rFonts w:ascii="Times New Roman" w:hAnsi="Times New Roman" w:cs="Times New Roman"/>
              </w:rPr>
              <w:t xml:space="preserve">maintain a simplified version of the </w:t>
            </w:r>
            <w:r w:rsidR="00711A19" w:rsidRPr="00445114">
              <w:rPr>
                <w:rFonts w:ascii="Times New Roman" w:hAnsi="Times New Roman" w:cs="Times New Roman"/>
              </w:rPr>
              <w:t xml:space="preserve">model </w:t>
            </w:r>
            <w:r w:rsidR="003B0282" w:rsidRPr="00445114">
              <w:rPr>
                <w:rFonts w:ascii="Times New Roman" w:hAnsi="Times New Roman" w:cs="Times New Roman"/>
              </w:rPr>
              <w:t>specification</w:t>
            </w:r>
            <w:r w:rsidR="008D65F1" w:rsidRPr="00445114">
              <w:rPr>
                <w:rFonts w:ascii="Times New Roman" w:hAnsi="Times New Roman" w:cs="Times New Roman"/>
              </w:rPr>
              <w:t>,</w:t>
            </w:r>
            <w:r w:rsidR="003B0282" w:rsidRPr="00445114">
              <w:rPr>
                <w:rFonts w:ascii="Times New Roman" w:hAnsi="Times New Roman" w:cs="Times New Roman"/>
              </w:rPr>
              <w:t xml:space="preserve"> and I excluded them from the </w:t>
            </w:r>
            <w:r w:rsidR="00C11BEB" w:rsidRPr="00445114">
              <w:rPr>
                <w:rFonts w:ascii="Times New Roman" w:hAnsi="Times New Roman" w:cs="Times New Roman"/>
              </w:rPr>
              <w:t>main analysis</w:t>
            </w:r>
            <w:r w:rsidR="00711A19" w:rsidRPr="00445114">
              <w:rPr>
                <w:rFonts w:ascii="Times New Roman" w:hAnsi="Times New Roman" w:cs="Times New Roman"/>
              </w:rPr>
              <w:t>;</w:t>
            </w:r>
            <w:r w:rsidR="00C11BEB" w:rsidRPr="00445114">
              <w:rPr>
                <w:rFonts w:ascii="Times New Roman" w:hAnsi="Times New Roman" w:cs="Times New Roman"/>
              </w:rPr>
              <w:t xml:space="preserve"> I </w:t>
            </w:r>
            <w:r w:rsidR="005C195B" w:rsidRPr="00445114">
              <w:rPr>
                <w:rFonts w:ascii="Times New Roman" w:hAnsi="Times New Roman" w:cs="Times New Roman"/>
              </w:rPr>
              <w:t>included</w:t>
            </w:r>
            <w:r w:rsidR="00C11BEB" w:rsidRPr="00445114">
              <w:rPr>
                <w:rFonts w:ascii="Times New Roman" w:hAnsi="Times New Roman" w:cs="Times New Roman"/>
              </w:rPr>
              <w:t xml:space="preserve"> </w:t>
            </w:r>
            <w:r w:rsidR="003B6AE7" w:rsidRPr="00445114">
              <w:rPr>
                <w:rFonts w:ascii="Times New Roman" w:hAnsi="Times New Roman" w:cs="Times New Roman"/>
              </w:rPr>
              <w:t xml:space="preserve">the </w:t>
            </w:r>
            <w:r w:rsidR="00C11BEB" w:rsidRPr="00445114">
              <w:rPr>
                <w:rFonts w:ascii="Times New Roman" w:hAnsi="Times New Roman" w:cs="Times New Roman"/>
              </w:rPr>
              <w:t xml:space="preserve">additional controls in the </w:t>
            </w:r>
            <w:r w:rsidR="00C35FB7" w:rsidRPr="00445114">
              <w:rPr>
                <w:rFonts w:ascii="Times New Roman" w:hAnsi="Times New Roman" w:cs="Times New Roman"/>
              </w:rPr>
              <w:t>robustness analyses.</w:t>
            </w:r>
          </w:p>
        </w:tc>
      </w:tr>
      <w:tr w:rsidR="005F4402" w:rsidRPr="00445114" w14:paraId="77E7C168" w14:textId="77777777" w:rsidTr="002127B8">
        <w:trPr>
          <w:trHeight w:val="1467"/>
        </w:trPr>
        <w:tc>
          <w:tcPr>
            <w:tcW w:w="600" w:type="dxa"/>
            <w:hideMark/>
          </w:tcPr>
          <w:p w14:paraId="79360C17"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t>R1.4</w:t>
            </w:r>
          </w:p>
        </w:tc>
        <w:tc>
          <w:tcPr>
            <w:tcW w:w="3638" w:type="dxa"/>
            <w:hideMark/>
          </w:tcPr>
          <w:p w14:paraId="297ABD40" w14:textId="77777777" w:rsidR="00BB66CB" w:rsidRPr="00445114" w:rsidRDefault="00BB66CB" w:rsidP="00121668">
            <w:pPr>
              <w:rPr>
                <w:rFonts w:ascii="Times New Roman" w:hAnsi="Times New Roman" w:cs="Times New Roman"/>
              </w:rPr>
            </w:pPr>
            <w:r w:rsidRPr="00445114">
              <w:rPr>
                <w:rFonts w:ascii="Times New Roman" w:hAnsi="Times New Roman" w:cs="Times New Roman"/>
              </w:rPr>
              <w:t xml:space="preserve">I would have liked to see more on magnitude and real-world significance of the interaction effect. This is depicted very nicely in Figure 4, but a bit more on the “so-what question” would be good. The findings shown in this figure are the core findings of the whole article, so it would deserve </w:t>
            </w:r>
            <w:r w:rsidRPr="00445114">
              <w:rPr>
                <w:rFonts w:ascii="Times New Roman" w:hAnsi="Times New Roman" w:cs="Times New Roman"/>
              </w:rPr>
              <w:lastRenderedPageBreak/>
              <w:t>more discussion in the text. What does it tell us about sociological and political phenomena? What’s the real-world significance of the differences shown in the different panels?</w:t>
            </w:r>
          </w:p>
        </w:tc>
        <w:tc>
          <w:tcPr>
            <w:tcW w:w="6552" w:type="dxa"/>
            <w:hideMark/>
          </w:tcPr>
          <w:p w14:paraId="32F93A1C" w14:textId="7E5C9650" w:rsidR="001954E6" w:rsidRPr="00445114" w:rsidRDefault="00BE166B" w:rsidP="00121668">
            <w:pPr>
              <w:rPr>
                <w:rFonts w:ascii="Times New Roman" w:hAnsi="Times New Roman" w:cs="Times New Roman"/>
              </w:rPr>
            </w:pPr>
            <w:r w:rsidRPr="00445114">
              <w:rPr>
                <w:rFonts w:ascii="Times New Roman" w:hAnsi="Times New Roman" w:cs="Times New Roman"/>
              </w:rPr>
              <w:lastRenderedPageBreak/>
              <w:t xml:space="preserve">Indeed, the findings </w:t>
            </w:r>
            <w:r w:rsidR="005B2DCA" w:rsidRPr="00445114">
              <w:rPr>
                <w:rFonts w:ascii="Times New Roman" w:hAnsi="Times New Roman" w:cs="Times New Roman"/>
              </w:rPr>
              <w:t xml:space="preserve">can be </w:t>
            </w:r>
            <w:r w:rsidR="00BE7236" w:rsidRPr="00445114">
              <w:rPr>
                <w:rFonts w:ascii="Times New Roman" w:hAnsi="Times New Roman" w:cs="Times New Roman"/>
              </w:rPr>
              <w:t>linked</w:t>
            </w:r>
            <w:r w:rsidR="005B2DCA" w:rsidRPr="00445114">
              <w:rPr>
                <w:rFonts w:ascii="Times New Roman" w:hAnsi="Times New Roman" w:cs="Times New Roman"/>
              </w:rPr>
              <w:t xml:space="preserve"> to other research domains</w:t>
            </w:r>
            <w:r w:rsidR="00017A4C" w:rsidRPr="00445114">
              <w:rPr>
                <w:rFonts w:ascii="Times New Roman" w:hAnsi="Times New Roman" w:cs="Times New Roman"/>
              </w:rPr>
              <w:t>.</w:t>
            </w:r>
            <w:r w:rsidR="00A825CB" w:rsidRPr="00445114">
              <w:rPr>
                <w:rFonts w:ascii="Times New Roman" w:hAnsi="Times New Roman" w:cs="Times New Roman"/>
              </w:rPr>
              <w:t xml:space="preserve"> For </w:t>
            </w:r>
            <w:r w:rsidR="00A35187" w:rsidRPr="00445114">
              <w:rPr>
                <w:rFonts w:ascii="Times New Roman" w:hAnsi="Times New Roman" w:cs="Times New Roman"/>
              </w:rPr>
              <w:t>this, I</w:t>
            </w:r>
            <w:r w:rsidR="00CF6DFB" w:rsidRPr="00445114">
              <w:rPr>
                <w:rFonts w:ascii="Times New Roman" w:hAnsi="Times New Roman" w:cs="Times New Roman"/>
              </w:rPr>
              <w:t xml:space="preserve"> have included </w:t>
            </w:r>
            <w:r w:rsidR="00711A19" w:rsidRPr="00445114">
              <w:rPr>
                <w:rFonts w:ascii="Times New Roman" w:hAnsi="Times New Roman" w:cs="Times New Roman"/>
              </w:rPr>
              <w:t>in conclusion</w:t>
            </w:r>
            <w:r w:rsidR="00CF6DFB" w:rsidRPr="00445114">
              <w:rPr>
                <w:rFonts w:ascii="Times New Roman" w:hAnsi="Times New Roman" w:cs="Times New Roman"/>
              </w:rPr>
              <w:t xml:space="preserve"> my </w:t>
            </w:r>
            <w:r w:rsidR="00E65BB1" w:rsidRPr="00445114">
              <w:rPr>
                <w:rFonts w:ascii="Times New Roman" w:hAnsi="Times New Roman" w:cs="Times New Roman"/>
              </w:rPr>
              <w:t>thoughts</w:t>
            </w:r>
            <w:r w:rsidR="00CF6DFB" w:rsidRPr="00445114">
              <w:rPr>
                <w:rFonts w:ascii="Times New Roman" w:hAnsi="Times New Roman" w:cs="Times New Roman"/>
              </w:rPr>
              <w:t xml:space="preserve"> on the theorization </w:t>
            </w:r>
            <w:r w:rsidR="00E65BB1" w:rsidRPr="00445114">
              <w:rPr>
                <w:rFonts w:ascii="Times New Roman" w:hAnsi="Times New Roman" w:cs="Times New Roman"/>
              </w:rPr>
              <w:t>of</w:t>
            </w:r>
            <w:r w:rsidR="00CF6DFB" w:rsidRPr="00445114">
              <w:rPr>
                <w:rFonts w:ascii="Times New Roman" w:hAnsi="Times New Roman" w:cs="Times New Roman"/>
              </w:rPr>
              <w:t xml:space="preserve"> the implications </w:t>
            </w:r>
            <w:r w:rsidR="00E65BB1" w:rsidRPr="00445114">
              <w:rPr>
                <w:rFonts w:ascii="Times New Roman" w:hAnsi="Times New Roman" w:cs="Times New Roman"/>
              </w:rPr>
              <w:t xml:space="preserve">of my results for other aspects. </w:t>
            </w:r>
            <w:r w:rsidR="002F05E4" w:rsidRPr="00445114">
              <w:rPr>
                <w:rFonts w:ascii="Times New Roman" w:hAnsi="Times New Roman" w:cs="Times New Roman"/>
              </w:rPr>
              <w:t xml:space="preserve"> </w:t>
            </w:r>
            <w:r w:rsidR="00B4700B" w:rsidRPr="00445114">
              <w:rPr>
                <w:rFonts w:ascii="Times New Roman" w:hAnsi="Times New Roman" w:cs="Times New Roman"/>
              </w:rPr>
              <w:t xml:space="preserve">A first </w:t>
            </w:r>
            <w:r w:rsidR="00B21314" w:rsidRPr="00445114">
              <w:rPr>
                <w:rFonts w:ascii="Times New Roman" w:hAnsi="Times New Roman" w:cs="Times New Roman"/>
              </w:rPr>
              <w:t xml:space="preserve">vein of possible research is to what extent </w:t>
            </w:r>
            <w:r w:rsidR="00491C0B" w:rsidRPr="00445114">
              <w:rPr>
                <w:rFonts w:ascii="Times New Roman" w:hAnsi="Times New Roman" w:cs="Times New Roman"/>
              </w:rPr>
              <w:t xml:space="preserve">class-based segregation can be associated </w:t>
            </w:r>
            <w:r w:rsidR="002E626B" w:rsidRPr="00445114">
              <w:rPr>
                <w:rFonts w:ascii="Times New Roman" w:hAnsi="Times New Roman" w:cs="Times New Roman"/>
              </w:rPr>
              <w:t>with</w:t>
            </w:r>
            <w:r w:rsidR="00491C0B" w:rsidRPr="00445114">
              <w:rPr>
                <w:rFonts w:ascii="Times New Roman" w:hAnsi="Times New Roman" w:cs="Times New Roman"/>
              </w:rPr>
              <w:t xml:space="preserve"> other political attitudes</w:t>
            </w:r>
            <w:r w:rsidR="00B4700B" w:rsidRPr="00445114">
              <w:rPr>
                <w:rFonts w:ascii="Times New Roman" w:hAnsi="Times New Roman" w:cs="Times New Roman"/>
              </w:rPr>
              <w:t xml:space="preserve"> and behavior</w:t>
            </w:r>
            <w:r w:rsidR="001954E6" w:rsidRPr="00445114">
              <w:rPr>
                <w:rFonts w:ascii="Times New Roman" w:hAnsi="Times New Roman" w:cs="Times New Roman"/>
              </w:rPr>
              <w:t>.</w:t>
            </w:r>
            <w:r w:rsidR="002F05E4" w:rsidRPr="00445114">
              <w:rPr>
                <w:rFonts w:ascii="Times New Roman" w:hAnsi="Times New Roman" w:cs="Times New Roman"/>
              </w:rPr>
              <w:t xml:space="preserve"> In this regard</w:t>
            </w:r>
            <w:r w:rsidR="006B5113" w:rsidRPr="00445114">
              <w:rPr>
                <w:rFonts w:ascii="Times New Roman" w:hAnsi="Times New Roman" w:cs="Times New Roman"/>
              </w:rPr>
              <w:t>,</w:t>
            </w:r>
            <w:r w:rsidR="002F05E4" w:rsidRPr="00445114">
              <w:rPr>
                <w:rFonts w:ascii="Times New Roman" w:hAnsi="Times New Roman" w:cs="Times New Roman"/>
              </w:rPr>
              <w:t xml:space="preserve"> I have included some </w:t>
            </w:r>
            <w:r w:rsidR="006B5113" w:rsidRPr="00445114">
              <w:rPr>
                <w:rFonts w:ascii="Times New Roman" w:hAnsi="Times New Roman" w:cs="Times New Roman"/>
              </w:rPr>
              <w:t>expectations</w:t>
            </w:r>
            <w:r w:rsidR="002F05E4" w:rsidRPr="00445114">
              <w:rPr>
                <w:rFonts w:ascii="Times New Roman" w:hAnsi="Times New Roman" w:cs="Times New Roman"/>
              </w:rPr>
              <w:t xml:space="preserve"> regarding the </w:t>
            </w:r>
            <w:r w:rsidR="002F05E4" w:rsidRPr="00445114">
              <w:rPr>
                <w:rFonts w:ascii="Times New Roman" w:hAnsi="Times New Roman" w:cs="Times New Roman"/>
                <w:i/>
                <w:iCs/>
              </w:rPr>
              <w:t>direct</w:t>
            </w:r>
            <w:r w:rsidR="002F05E4" w:rsidRPr="00445114">
              <w:rPr>
                <w:rFonts w:ascii="Times New Roman" w:hAnsi="Times New Roman" w:cs="Times New Roman"/>
              </w:rPr>
              <w:t xml:space="preserve"> association of segregation jointly </w:t>
            </w:r>
            <w:r w:rsidR="006B5113" w:rsidRPr="00445114">
              <w:rPr>
                <w:rFonts w:ascii="Times New Roman" w:hAnsi="Times New Roman" w:cs="Times New Roman"/>
              </w:rPr>
              <w:t>with</w:t>
            </w:r>
            <w:r w:rsidR="002F05E4" w:rsidRPr="00445114">
              <w:rPr>
                <w:rFonts w:ascii="Times New Roman" w:hAnsi="Times New Roman" w:cs="Times New Roman"/>
              </w:rPr>
              <w:t xml:space="preserve"> the class-</w:t>
            </w:r>
            <w:r w:rsidR="006B5113" w:rsidRPr="00445114">
              <w:rPr>
                <w:rFonts w:ascii="Times New Roman" w:hAnsi="Times New Roman" w:cs="Times New Roman"/>
              </w:rPr>
              <w:t>specific</w:t>
            </w:r>
            <w:r w:rsidR="002F05E4" w:rsidRPr="00445114">
              <w:rPr>
                <w:rFonts w:ascii="Times New Roman" w:hAnsi="Times New Roman" w:cs="Times New Roman"/>
              </w:rPr>
              <w:t xml:space="preserve"> </w:t>
            </w:r>
            <w:r w:rsidR="006B5113" w:rsidRPr="00445114">
              <w:rPr>
                <w:rFonts w:ascii="Times New Roman" w:hAnsi="Times New Roman" w:cs="Times New Roman"/>
                <w:i/>
                <w:iCs/>
              </w:rPr>
              <w:t>conditional</w:t>
            </w:r>
            <w:r w:rsidR="006B5113" w:rsidRPr="00445114">
              <w:rPr>
                <w:rFonts w:ascii="Times New Roman" w:hAnsi="Times New Roman" w:cs="Times New Roman"/>
              </w:rPr>
              <w:t xml:space="preserve"> association with other possible outcomes. </w:t>
            </w:r>
            <w:r w:rsidR="000D3020" w:rsidRPr="00445114">
              <w:rPr>
                <w:rFonts w:ascii="Times New Roman" w:hAnsi="Times New Roman" w:cs="Times New Roman"/>
              </w:rPr>
              <w:t xml:space="preserve">How do segregated </w:t>
            </w:r>
            <w:r w:rsidR="004B7676" w:rsidRPr="00445114">
              <w:rPr>
                <w:rFonts w:ascii="Times New Roman" w:hAnsi="Times New Roman" w:cs="Times New Roman"/>
              </w:rPr>
              <w:t>networks</w:t>
            </w:r>
            <w:r w:rsidR="007C260E" w:rsidRPr="00445114">
              <w:rPr>
                <w:rFonts w:ascii="Times New Roman" w:hAnsi="Times New Roman" w:cs="Times New Roman"/>
              </w:rPr>
              <w:t xml:space="preserve"> </w:t>
            </w:r>
            <w:r w:rsidR="000D3020" w:rsidRPr="00445114">
              <w:rPr>
                <w:rFonts w:ascii="Times New Roman" w:hAnsi="Times New Roman" w:cs="Times New Roman"/>
              </w:rPr>
              <w:t xml:space="preserve">have </w:t>
            </w:r>
            <w:r w:rsidR="000D3020" w:rsidRPr="00445114">
              <w:rPr>
                <w:rFonts w:ascii="Times New Roman" w:hAnsi="Times New Roman" w:cs="Times New Roman"/>
              </w:rPr>
              <w:lastRenderedPageBreak/>
              <w:t>implications on</w:t>
            </w:r>
            <w:r w:rsidR="007C260E" w:rsidRPr="00445114">
              <w:rPr>
                <w:rFonts w:ascii="Times New Roman" w:hAnsi="Times New Roman" w:cs="Times New Roman"/>
              </w:rPr>
              <w:t xml:space="preserve"> other </w:t>
            </w:r>
            <w:r w:rsidR="00B532F2" w:rsidRPr="00445114">
              <w:rPr>
                <w:rFonts w:ascii="Times New Roman" w:hAnsi="Times New Roman" w:cs="Times New Roman"/>
              </w:rPr>
              <w:t>domains</w:t>
            </w:r>
            <w:r w:rsidR="00810232" w:rsidRPr="00445114">
              <w:rPr>
                <w:rFonts w:ascii="Times New Roman" w:hAnsi="Times New Roman" w:cs="Times New Roman"/>
              </w:rPr>
              <w:t>,</w:t>
            </w:r>
            <w:r w:rsidR="007C260E" w:rsidRPr="00445114">
              <w:rPr>
                <w:rFonts w:ascii="Times New Roman" w:hAnsi="Times New Roman" w:cs="Times New Roman"/>
              </w:rPr>
              <w:t xml:space="preserve"> such as social trust</w:t>
            </w:r>
            <w:r w:rsidR="009571B7" w:rsidRPr="00445114">
              <w:rPr>
                <w:rFonts w:ascii="Times New Roman" w:hAnsi="Times New Roman" w:cs="Times New Roman"/>
              </w:rPr>
              <w:t>, participation in voluntary associations, or electoral participation</w:t>
            </w:r>
            <w:r w:rsidR="007C260E" w:rsidRPr="00445114">
              <w:rPr>
                <w:rFonts w:ascii="Times New Roman" w:hAnsi="Times New Roman" w:cs="Times New Roman"/>
              </w:rPr>
              <w:t xml:space="preserve">? </w:t>
            </w:r>
            <w:r w:rsidR="008D65F1" w:rsidRPr="00445114">
              <w:rPr>
                <w:rFonts w:ascii="Times New Roman" w:hAnsi="Times New Roman" w:cs="Times New Roman"/>
              </w:rPr>
              <w:t xml:space="preserve"> </w:t>
            </w:r>
            <w:r w:rsidR="00E84E36" w:rsidRPr="00445114">
              <w:rPr>
                <w:rFonts w:ascii="Times New Roman" w:hAnsi="Times New Roman" w:cs="Times New Roman"/>
              </w:rPr>
              <w:t>I</w:t>
            </w:r>
            <w:r w:rsidR="00810232" w:rsidRPr="00445114">
              <w:rPr>
                <w:rFonts w:ascii="Times New Roman" w:hAnsi="Times New Roman" w:cs="Times New Roman"/>
              </w:rPr>
              <w:t xml:space="preserve">n the literature on social cohesion, the </w:t>
            </w:r>
            <w:r w:rsidR="004B7676" w:rsidRPr="00445114">
              <w:rPr>
                <w:rFonts w:ascii="Times New Roman" w:hAnsi="Times New Roman" w:cs="Times New Roman"/>
              </w:rPr>
              <w:t xml:space="preserve">research on the </w:t>
            </w:r>
            <w:r w:rsidR="00810232" w:rsidRPr="00445114">
              <w:rPr>
                <w:rFonts w:ascii="Times New Roman" w:hAnsi="Times New Roman" w:cs="Times New Roman"/>
              </w:rPr>
              <w:t>class-trust</w:t>
            </w:r>
            <w:r w:rsidR="004B7676" w:rsidRPr="00445114">
              <w:rPr>
                <w:rFonts w:ascii="Times New Roman" w:hAnsi="Times New Roman" w:cs="Times New Roman"/>
              </w:rPr>
              <w:t xml:space="preserve"> link </w:t>
            </w:r>
            <w:r w:rsidR="00960EBB" w:rsidRPr="00445114">
              <w:rPr>
                <w:rFonts w:ascii="Times New Roman" w:hAnsi="Times New Roman" w:cs="Times New Roman"/>
              </w:rPr>
              <w:t xml:space="preserve">has </w:t>
            </w:r>
            <w:r w:rsidR="00F103B7" w:rsidRPr="00445114">
              <w:rPr>
                <w:rFonts w:ascii="Times New Roman" w:hAnsi="Times New Roman" w:cs="Times New Roman"/>
              </w:rPr>
              <w:t>suggested</w:t>
            </w:r>
            <w:r w:rsidR="00960EBB" w:rsidRPr="00445114">
              <w:rPr>
                <w:rFonts w:ascii="Times New Roman" w:hAnsi="Times New Roman" w:cs="Times New Roman"/>
              </w:rPr>
              <w:t xml:space="preserve"> that more advantaged classes tend to trust more in strangers</w:t>
            </w:r>
            <w:r w:rsidR="009571B7" w:rsidRPr="00445114">
              <w:rPr>
                <w:rFonts w:ascii="Times New Roman" w:hAnsi="Times New Roman" w:cs="Times New Roman"/>
              </w:rPr>
              <w:t>, be more engaged in social activities</w:t>
            </w:r>
            <w:r w:rsidR="00141FF0" w:rsidRPr="00445114">
              <w:rPr>
                <w:rFonts w:ascii="Times New Roman" w:hAnsi="Times New Roman" w:cs="Times New Roman"/>
              </w:rPr>
              <w:t>,</w:t>
            </w:r>
            <w:r w:rsidR="009571B7" w:rsidRPr="00445114">
              <w:rPr>
                <w:rFonts w:ascii="Times New Roman" w:hAnsi="Times New Roman" w:cs="Times New Roman"/>
              </w:rPr>
              <w:t xml:space="preserve"> </w:t>
            </w:r>
            <w:r w:rsidR="004E024A" w:rsidRPr="00445114">
              <w:rPr>
                <w:rFonts w:ascii="Times New Roman" w:hAnsi="Times New Roman" w:cs="Times New Roman"/>
              </w:rPr>
              <w:t>and have</w:t>
            </w:r>
            <w:r w:rsidR="009571B7" w:rsidRPr="00445114">
              <w:rPr>
                <w:rFonts w:ascii="Times New Roman" w:hAnsi="Times New Roman" w:cs="Times New Roman"/>
              </w:rPr>
              <w:t xml:space="preserve"> </w:t>
            </w:r>
            <w:r w:rsidR="00810DD6" w:rsidRPr="00445114">
              <w:rPr>
                <w:rFonts w:ascii="Times New Roman" w:hAnsi="Times New Roman" w:cs="Times New Roman"/>
              </w:rPr>
              <w:t xml:space="preserve">a </w:t>
            </w:r>
            <w:r w:rsidR="00141FF0" w:rsidRPr="00445114">
              <w:rPr>
                <w:rFonts w:ascii="Times New Roman" w:hAnsi="Times New Roman" w:cs="Times New Roman"/>
              </w:rPr>
              <w:t>higher propensity to participate in elections</w:t>
            </w:r>
            <w:r w:rsidR="007D70D0" w:rsidRPr="00445114">
              <w:rPr>
                <w:rFonts w:ascii="Times New Roman" w:hAnsi="Times New Roman" w:cs="Times New Roman"/>
              </w:rPr>
              <w:t xml:space="preserve">. </w:t>
            </w:r>
            <w:r w:rsidR="00E56C20" w:rsidRPr="00445114">
              <w:rPr>
                <w:rFonts w:ascii="Times New Roman" w:hAnsi="Times New Roman" w:cs="Times New Roman"/>
              </w:rPr>
              <w:t xml:space="preserve">In this regard, how is network </w:t>
            </w:r>
            <w:r w:rsidR="00C73E0C" w:rsidRPr="00445114">
              <w:rPr>
                <w:rFonts w:ascii="Times New Roman" w:hAnsi="Times New Roman" w:cs="Times New Roman"/>
              </w:rPr>
              <w:t>segregation</w:t>
            </w:r>
            <w:r w:rsidR="00E56C20" w:rsidRPr="00445114">
              <w:rPr>
                <w:rFonts w:ascii="Times New Roman" w:hAnsi="Times New Roman" w:cs="Times New Roman"/>
              </w:rPr>
              <w:t xml:space="preserve"> associated with the </w:t>
            </w:r>
            <w:r w:rsidR="00C73E0C" w:rsidRPr="00445114">
              <w:rPr>
                <w:rFonts w:ascii="Times New Roman" w:hAnsi="Times New Roman" w:cs="Times New Roman"/>
              </w:rPr>
              <w:t>different cohesive attitudes and behavior</w:t>
            </w:r>
            <w:r w:rsidR="00E84E36" w:rsidRPr="00445114">
              <w:rPr>
                <w:rFonts w:ascii="Times New Roman" w:hAnsi="Times New Roman" w:cs="Times New Roman"/>
              </w:rPr>
              <w:t>? To</w:t>
            </w:r>
            <w:r w:rsidR="007D70D0" w:rsidRPr="00445114">
              <w:rPr>
                <w:rFonts w:ascii="Times New Roman" w:hAnsi="Times New Roman" w:cs="Times New Roman"/>
              </w:rPr>
              <w:t xml:space="preserve"> what extent </w:t>
            </w:r>
            <w:r w:rsidR="00A16698" w:rsidRPr="00445114">
              <w:rPr>
                <w:rFonts w:ascii="Times New Roman" w:hAnsi="Times New Roman" w:cs="Times New Roman"/>
              </w:rPr>
              <w:t>can being segregated</w:t>
            </w:r>
            <w:r w:rsidR="007D70D0" w:rsidRPr="00445114">
              <w:rPr>
                <w:rFonts w:ascii="Times New Roman" w:hAnsi="Times New Roman" w:cs="Times New Roman"/>
              </w:rPr>
              <w:t xml:space="preserve"> affect social trust? Also, does </w:t>
            </w:r>
            <w:r w:rsidR="00A16698" w:rsidRPr="00445114">
              <w:rPr>
                <w:rFonts w:ascii="Times New Roman" w:hAnsi="Times New Roman" w:cs="Times New Roman"/>
              </w:rPr>
              <w:t xml:space="preserve">segregation in working or service class social environments boost or diminish </w:t>
            </w:r>
            <w:r w:rsidR="00E84E36" w:rsidRPr="00445114">
              <w:rPr>
                <w:rFonts w:ascii="Times New Roman" w:hAnsi="Times New Roman" w:cs="Times New Roman"/>
              </w:rPr>
              <w:t>social cohesion</w:t>
            </w:r>
            <w:r w:rsidR="00A16698" w:rsidRPr="00445114">
              <w:rPr>
                <w:rFonts w:ascii="Times New Roman" w:hAnsi="Times New Roman" w:cs="Times New Roman"/>
              </w:rPr>
              <w:t xml:space="preserve">? </w:t>
            </w:r>
          </w:p>
          <w:p w14:paraId="64BB137E" w14:textId="22106DB2" w:rsidR="007C260E" w:rsidRPr="00445114" w:rsidRDefault="007C260E" w:rsidP="00121668">
            <w:pPr>
              <w:rPr>
                <w:rFonts w:ascii="Times New Roman" w:hAnsi="Times New Roman" w:cs="Times New Roman"/>
              </w:rPr>
            </w:pPr>
          </w:p>
        </w:tc>
      </w:tr>
    </w:tbl>
    <w:p w14:paraId="51CBB8CB" w14:textId="77777777" w:rsidR="00C83605" w:rsidRDefault="00C83605" w:rsidP="00121668">
      <w:pPr>
        <w:pStyle w:val="Heading2"/>
        <w:spacing w:before="0" w:after="0" w:line="240" w:lineRule="auto"/>
        <w:rPr>
          <w:rFonts w:ascii="Times New Roman" w:hAnsi="Times New Roman" w:cs="Times New Roman"/>
        </w:rPr>
      </w:pPr>
    </w:p>
    <w:p w14:paraId="5065D853" w14:textId="77777777" w:rsidR="00C83605" w:rsidRDefault="00C83605">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6E9F5817" w14:textId="0F7D2E4C" w:rsidR="00202473" w:rsidRPr="00445114" w:rsidRDefault="002A0370" w:rsidP="00121668">
      <w:pPr>
        <w:pStyle w:val="Heading2"/>
        <w:spacing w:before="0" w:after="0" w:line="240" w:lineRule="auto"/>
        <w:rPr>
          <w:rFonts w:ascii="Times New Roman" w:hAnsi="Times New Roman" w:cs="Times New Roman"/>
        </w:rPr>
      </w:pPr>
      <w:r w:rsidRPr="00445114">
        <w:rPr>
          <w:rFonts w:ascii="Times New Roman" w:hAnsi="Times New Roman" w:cs="Times New Roman"/>
        </w:rPr>
        <w:lastRenderedPageBreak/>
        <w:t>Reviewer 2</w:t>
      </w:r>
    </w:p>
    <w:p w14:paraId="1DA47446" w14:textId="77777777" w:rsidR="002A0370" w:rsidRPr="00445114" w:rsidRDefault="002A0370" w:rsidP="00121668">
      <w:pPr>
        <w:spacing w:after="0" w:line="240" w:lineRule="auto"/>
        <w:rPr>
          <w:rFonts w:ascii="Times New Roman" w:hAnsi="Times New Roman" w:cs="Times New Roman"/>
        </w:rPr>
      </w:pPr>
    </w:p>
    <w:tbl>
      <w:tblPr>
        <w:tblStyle w:val="TableGrid"/>
        <w:tblW w:w="5000" w:type="pct"/>
        <w:tblLook w:val="04A0" w:firstRow="1" w:lastRow="0" w:firstColumn="1" w:lastColumn="0" w:noHBand="0" w:noVBand="1"/>
      </w:tblPr>
      <w:tblGrid>
        <w:gridCol w:w="748"/>
        <w:gridCol w:w="3523"/>
        <w:gridCol w:w="6519"/>
      </w:tblGrid>
      <w:tr w:rsidR="005F4402" w:rsidRPr="00445114" w14:paraId="686CA55C" w14:textId="77777777" w:rsidTr="002127B8">
        <w:tc>
          <w:tcPr>
            <w:tcW w:w="324" w:type="pct"/>
            <w:hideMark/>
          </w:tcPr>
          <w:p w14:paraId="400A7446" w14:textId="61B3A3CA" w:rsidR="002A0370" w:rsidRPr="00445114" w:rsidRDefault="002A0370" w:rsidP="00121668">
            <w:pPr>
              <w:rPr>
                <w:rFonts w:ascii="Times New Roman" w:hAnsi="Times New Roman" w:cs="Times New Roman"/>
                <w:b/>
                <w:bCs/>
              </w:rPr>
            </w:pPr>
            <w:r w:rsidRPr="00445114">
              <w:rPr>
                <w:rFonts w:ascii="Times New Roman" w:hAnsi="Times New Roman" w:cs="Times New Roman"/>
                <w:b/>
                <w:bCs/>
              </w:rPr>
              <w:t>I</w:t>
            </w:r>
            <w:r w:rsidR="00445114">
              <w:rPr>
                <w:rFonts w:ascii="Times New Roman" w:hAnsi="Times New Roman" w:cs="Times New Roman"/>
                <w:b/>
                <w:bCs/>
              </w:rPr>
              <w:t>D</w:t>
            </w:r>
          </w:p>
        </w:tc>
        <w:tc>
          <w:tcPr>
            <w:tcW w:w="1644" w:type="pct"/>
            <w:hideMark/>
          </w:tcPr>
          <w:p w14:paraId="6C1B8096" w14:textId="77777777" w:rsidR="002A0370" w:rsidRPr="00445114" w:rsidRDefault="002A0370" w:rsidP="00121668">
            <w:pPr>
              <w:rPr>
                <w:rFonts w:ascii="Times New Roman" w:hAnsi="Times New Roman" w:cs="Times New Roman"/>
                <w:b/>
                <w:bCs/>
              </w:rPr>
            </w:pPr>
            <w:r w:rsidRPr="00445114">
              <w:rPr>
                <w:rFonts w:ascii="Times New Roman" w:hAnsi="Times New Roman" w:cs="Times New Roman"/>
                <w:b/>
                <w:bCs/>
              </w:rPr>
              <w:t>Comment</w:t>
            </w:r>
          </w:p>
        </w:tc>
        <w:tc>
          <w:tcPr>
            <w:tcW w:w="3032" w:type="pct"/>
            <w:hideMark/>
          </w:tcPr>
          <w:p w14:paraId="7620EE8E" w14:textId="77777777" w:rsidR="002A0370" w:rsidRPr="00445114" w:rsidRDefault="002A0370" w:rsidP="00121668">
            <w:pPr>
              <w:rPr>
                <w:rFonts w:ascii="Times New Roman" w:hAnsi="Times New Roman" w:cs="Times New Roman"/>
                <w:b/>
                <w:bCs/>
              </w:rPr>
            </w:pPr>
            <w:r w:rsidRPr="00445114">
              <w:rPr>
                <w:rFonts w:ascii="Times New Roman" w:hAnsi="Times New Roman" w:cs="Times New Roman"/>
                <w:b/>
                <w:bCs/>
              </w:rPr>
              <w:t>Response</w:t>
            </w:r>
          </w:p>
        </w:tc>
      </w:tr>
      <w:tr w:rsidR="005F4402" w:rsidRPr="00445114" w14:paraId="42319486" w14:textId="77777777" w:rsidTr="002127B8">
        <w:tc>
          <w:tcPr>
            <w:tcW w:w="324" w:type="pct"/>
            <w:hideMark/>
          </w:tcPr>
          <w:p w14:paraId="2B10AA4B"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w:t>
            </w:r>
          </w:p>
        </w:tc>
        <w:tc>
          <w:tcPr>
            <w:tcW w:w="1644" w:type="pct"/>
            <w:hideMark/>
          </w:tcPr>
          <w:p w14:paraId="3961B9FE" w14:textId="77777777" w:rsidR="002A0370" w:rsidRPr="00445114" w:rsidRDefault="002A0370" w:rsidP="00121668">
            <w:pPr>
              <w:rPr>
                <w:rFonts w:ascii="Times New Roman" w:hAnsi="Times New Roman" w:cs="Times New Roman"/>
              </w:rPr>
            </w:pPr>
            <w:r w:rsidRPr="00445114">
              <w:rPr>
                <w:rFonts w:ascii="Times New Roman" w:hAnsi="Times New Roman" w:cs="Times New Roman"/>
                <w:highlight w:val="yellow"/>
              </w:rPr>
              <w:t>The paper argues that homogenous class-based networks foster segregated life-worlds, leading to a larger divide between social classes and diminishing awareness of others’ living conditions. Empirically, the paper shows that working-class homogeneity is associated with higher redistributive preferences, while upper class homogeneity is associated with lower redistributive preferences. Overall assessment: This paper presents an interesting and generally well-crafted analysis of class homogeneity in networks and political attitudes. The authors exhibit strong research skills, and the paper includes a thorough review of existing literature, along with some well-designed figures. However, the empirical contribution is somewhat limited, and the micro-level theoretical framework could be improved. My main comment developed below is about motivating what I believe to be the problems with the micro-level theoretical model.</w:t>
            </w:r>
          </w:p>
        </w:tc>
        <w:tc>
          <w:tcPr>
            <w:tcW w:w="3032" w:type="pct"/>
            <w:hideMark/>
          </w:tcPr>
          <w:p w14:paraId="75290855" w14:textId="18C5B0D8" w:rsidR="002A0370" w:rsidRPr="00445114" w:rsidRDefault="009B5CCC" w:rsidP="00121668">
            <w:pPr>
              <w:rPr>
                <w:rFonts w:ascii="Times New Roman" w:hAnsi="Times New Roman" w:cs="Times New Roman"/>
              </w:rPr>
            </w:pPr>
            <w:r w:rsidRPr="00445114">
              <w:rPr>
                <w:rFonts w:ascii="Times New Roman" w:hAnsi="Times New Roman" w:cs="Times New Roman"/>
              </w:rPr>
              <w:t xml:space="preserve">Erase before submission </w:t>
            </w:r>
          </w:p>
        </w:tc>
      </w:tr>
      <w:tr w:rsidR="005F4402" w:rsidRPr="00445114" w14:paraId="172652B5" w14:textId="77777777" w:rsidTr="002127B8">
        <w:tc>
          <w:tcPr>
            <w:tcW w:w="324" w:type="pct"/>
            <w:hideMark/>
          </w:tcPr>
          <w:p w14:paraId="031BA509"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2</w:t>
            </w:r>
          </w:p>
        </w:tc>
        <w:tc>
          <w:tcPr>
            <w:tcW w:w="1644" w:type="pct"/>
            <w:hideMark/>
          </w:tcPr>
          <w:p w14:paraId="56970144" w14:textId="77777777" w:rsidR="002A0370" w:rsidRPr="00445114" w:rsidRDefault="002A0370" w:rsidP="00121668">
            <w:pPr>
              <w:rPr>
                <w:rFonts w:ascii="Times New Roman" w:hAnsi="Times New Roman" w:cs="Times New Roman"/>
              </w:rPr>
            </w:pPr>
            <w:r w:rsidRPr="00445114">
              <w:rPr>
                <w:rFonts w:ascii="Times New Roman" w:hAnsi="Times New Roman" w:cs="Times New Roman"/>
                <w:highlight w:val="yellow"/>
              </w:rPr>
              <w:t xml:space="preserve">Previous research argues that the social class of network members matters for an individual´s attitudes for various reasons (e.g., Paskov and </w:t>
            </w:r>
            <w:proofErr w:type="spellStart"/>
            <w:r w:rsidRPr="00445114">
              <w:rPr>
                <w:rFonts w:ascii="Times New Roman" w:hAnsi="Times New Roman" w:cs="Times New Roman"/>
                <w:highlight w:val="yellow"/>
              </w:rPr>
              <w:t>Weisstanner</w:t>
            </w:r>
            <w:proofErr w:type="spellEnd"/>
            <w:r w:rsidRPr="00445114">
              <w:rPr>
                <w:rFonts w:ascii="Times New Roman" w:hAnsi="Times New Roman" w:cs="Times New Roman"/>
                <w:highlight w:val="yellow"/>
              </w:rPr>
              <w:t xml:space="preserve"> 2022). In relation to this literature, the current paper adds a new micro-level theoretical framework focusing on the homogeneity of networks rather than the content or characteristics of network members. Although this is theoretically appealing, I think this theory is underdeveloped and has problems in making coherent predictions.</w:t>
            </w:r>
          </w:p>
        </w:tc>
        <w:tc>
          <w:tcPr>
            <w:tcW w:w="3032" w:type="pct"/>
            <w:hideMark/>
          </w:tcPr>
          <w:p w14:paraId="7A1873FB" w14:textId="4A98A89C" w:rsidR="002A0370" w:rsidRPr="00445114" w:rsidRDefault="009B5CCC" w:rsidP="00121668">
            <w:pPr>
              <w:rPr>
                <w:rFonts w:ascii="Times New Roman" w:hAnsi="Times New Roman" w:cs="Times New Roman"/>
              </w:rPr>
            </w:pPr>
            <w:r w:rsidRPr="00445114">
              <w:rPr>
                <w:rFonts w:ascii="Times New Roman" w:hAnsi="Times New Roman" w:cs="Times New Roman"/>
              </w:rPr>
              <w:t xml:space="preserve">Erase before submission </w:t>
            </w:r>
          </w:p>
        </w:tc>
      </w:tr>
      <w:tr w:rsidR="005F4402" w:rsidRPr="00445114" w14:paraId="65F5DDA4" w14:textId="77777777" w:rsidTr="002127B8">
        <w:tc>
          <w:tcPr>
            <w:tcW w:w="324" w:type="pct"/>
            <w:hideMark/>
          </w:tcPr>
          <w:p w14:paraId="343F9A3C"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3</w:t>
            </w:r>
          </w:p>
        </w:tc>
        <w:tc>
          <w:tcPr>
            <w:tcW w:w="1644" w:type="pct"/>
            <w:hideMark/>
          </w:tcPr>
          <w:p w14:paraId="070CB748" w14:textId="77777777" w:rsidR="002A0370" w:rsidRPr="00445114" w:rsidRDefault="002A0370" w:rsidP="0087352B">
            <w:pPr>
              <w:rPr>
                <w:rFonts w:ascii="Times New Roman" w:hAnsi="Times New Roman" w:cs="Times New Roman"/>
              </w:rPr>
            </w:pPr>
            <w:r w:rsidRPr="00445114">
              <w:rPr>
                <w:rFonts w:ascii="Times New Roman" w:hAnsi="Times New Roman" w:cs="Times New Roman"/>
              </w:rPr>
              <w:t xml:space="preserve">At first glance, the model focusing on network homogeneity appears to be parsimonious and symmetric across classes, but it quickly becomes clear that this is not the case. I will first cite from the abstract. “Homogeneous class-based networks foster segregated </w:t>
            </w:r>
            <w:proofErr w:type="spellStart"/>
            <w:r w:rsidRPr="00445114">
              <w:rPr>
                <w:rFonts w:ascii="Times New Roman" w:hAnsi="Times New Roman" w:cs="Times New Roman"/>
              </w:rPr>
              <w:lastRenderedPageBreak/>
              <w:t>lifeworlds</w:t>
            </w:r>
            <w:proofErr w:type="spellEnd"/>
            <w:r w:rsidRPr="00445114">
              <w:rPr>
                <w:rFonts w:ascii="Times New Roman" w:hAnsi="Times New Roman" w:cs="Times New Roman"/>
              </w:rPr>
              <w:t xml:space="preserve">, deepening the divide between social classes and diminishing awareness of others' living conditions and perspectives. Specifically, homogeneous upper-class networks may reduce empathy and solidarity toward those in need, lowering support for redistribution. In contrast, homogeneous working-class networks amplify marginalization and strengthen the demand for </w:t>
            </w:r>
            <w:proofErr w:type="gramStart"/>
            <w:r w:rsidRPr="00445114">
              <w:rPr>
                <w:rFonts w:ascii="Times New Roman" w:hAnsi="Times New Roman" w:cs="Times New Roman"/>
              </w:rPr>
              <w:t>redistribution.”</w:t>
            </w:r>
            <w:proofErr w:type="gramEnd"/>
            <w:r w:rsidRPr="00445114">
              <w:rPr>
                <w:rFonts w:ascii="Times New Roman" w:hAnsi="Times New Roman" w:cs="Times New Roman"/>
              </w:rPr>
              <w:t xml:space="preserve"> Two of the mentioned mechanisms, empathy and solidarity, appear to be specific to the upper-class, while the function networks for empathy and solidarity of the working class </w:t>
            </w:r>
            <w:proofErr w:type="gramStart"/>
            <w:r w:rsidRPr="00445114">
              <w:rPr>
                <w:rFonts w:ascii="Times New Roman" w:hAnsi="Times New Roman" w:cs="Times New Roman"/>
              </w:rPr>
              <w:t>is</w:t>
            </w:r>
            <w:proofErr w:type="gramEnd"/>
            <w:r w:rsidRPr="00445114">
              <w:rPr>
                <w:rFonts w:ascii="Times New Roman" w:hAnsi="Times New Roman" w:cs="Times New Roman"/>
              </w:rPr>
              <w:t xml:space="preserve"> less clear. In contrast, the awareness mechanism seems to apply to all social classes. However, it is not evident why the working class's awareness of the living conditions of the upper class (which arises from a less homogeneous network) should lead to reduced support for redistribution. To me, it seems like awareness of the living conditions of the upper classes would likely increase the demand for redistribution.</w:t>
            </w:r>
          </w:p>
        </w:tc>
        <w:tc>
          <w:tcPr>
            <w:tcW w:w="3032" w:type="pct"/>
            <w:hideMark/>
          </w:tcPr>
          <w:p w14:paraId="5CF3C370" w14:textId="77777777" w:rsidR="00420C74" w:rsidRPr="00445114" w:rsidRDefault="00420C74" w:rsidP="00420C74">
            <w:pPr>
              <w:rPr>
                <w:rFonts w:ascii="Times New Roman" w:hAnsi="Times New Roman" w:cs="Times New Roman"/>
              </w:rPr>
            </w:pPr>
            <w:r w:rsidRPr="00445114">
              <w:rPr>
                <w:rFonts w:ascii="Times New Roman" w:hAnsi="Times New Roman" w:cs="Times New Roman"/>
              </w:rPr>
              <w:lastRenderedPageBreak/>
              <w:t>Thank you for this comment. Indeed, the theorization presented in the submitted manuscript required a more detailed explanation of the relationship between network homogeneity and redistributive preferences, particularly concerning the proposed conditional nature of this association.</w:t>
            </w:r>
          </w:p>
          <w:p w14:paraId="0E9D7D6D" w14:textId="77777777" w:rsidR="00420C74" w:rsidRPr="00445114" w:rsidRDefault="00420C74" w:rsidP="00420C74">
            <w:pPr>
              <w:rPr>
                <w:rFonts w:ascii="Times New Roman" w:hAnsi="Times New Roman" w:cs="Times New Roman"/>
              </w:rPr>
            </w:pPr>
          </w:p>
          <w:p w14:paraId="4AE17AFD" w14:textId="77777777" w:rsidR="00420C74" w:rsidRPr="00445114" w:rsidRDefault="00420C74" w:rsidP="00420C74">
            <w:pPr>
              <w:rPr>
                <w:rFonts w:ascii="Times New Roman" w:hAnsi="Times New Roman" w:cs="Times New Roman"/>
              </w:rPr>
            </w:pPr>
            <w:r w:rsidRPr="00445114">
              <w:rPr>
                <w:rFonts w:ascii="Times New Roman" w:hAnsi="Times New Roman" w:cs="Times New Roman"/>
              </w:rPr>
              <w:t xml:space="preserve">The theoretical framework begins with the general premise that both working- and upper-class individuals are shaped by socially distant and </w:t>
            </w:r>
            <w:r w:rsidRPr="00445114">
              <w:rPr>
                <w:rFonts w:ascii="Times New Roman" w:hAnsi="Times New Roman" w:cs="Times New Roman"/>
              </w:rPr>
              <w:lastRenderedPageBreak/>
              <w:t xml:space="preserve">segregated </w:t>
            </w:r>
            <w:proofErr w:type="spellStart"/>
            <w:r w:rsidRPr="00445114">
              <w:rPr>
                <w:rFonts w:ascii="Times New Roman" w:hAnsi="Times New Roman" w:cs="Times New Roman"/>
              </w:rPr>
              <w:t>lifeworlds</w:t>
            </w:r>
            <w:proofErr w:type="spellEnd"/>
            <w:r w:rsidRPr="00445114">
              <w:rPr>
                <w:rFonts w:ascii="Times New Roman" w:hAnsi="Times New Roman" w:cs="Times New Roman"/>
              </w:rPr>
              <w:t>. However, I acknowledge that the initial argument did not clearly articulate why these two class positions would respond differently to homogeneous social networks.</w:t>
            </w:r>
          </w:p>
          <w:p w14:paraId="4738252F" w14:textId="77777777" w:rsidR="00420C74" w:rsidRPr="00445114" w:rsidRDefault="00420C74" w:rsidP="00420C74">
            <w:pPr>
              <w:rPr>
                <w:rFonts w:ascii="Times New Roman" w:hAnsi="Times New Roman" w:cs="Times New Roman"/>
              </w:rPr>
            </w:pPr>
          </w:p>
          <w:p w14:paraId="4FF75DC8" w14:textId="77777777" w:rsidR="00420C74" w:rsidRPr="00445114" w:rsidRDefault="00420C74" w:rsidP="00420C74">
            <w:pPr>
              <w:rPr>
                <w:rFonts w:ascii="Times New Roman" w:hAnsi="Times New Roman" w:cs="Times New Roman"/>
              </w:rPr>
            </w:pPr>
            <w:r w:rsidRPr="00445114">
              <w:rPr>
                <w:rFonts w:ascii="Times New Roman" w:hAnsi="Times New Roman" w:cs="Times New Roman"/>
              </w:rPr>
              <w:t>To address this, I have clarified the first research question related to the segregation hypothesis to make the individual-level theorization more explicit. For members of the service class, class homogeneity increases social distance from the middle and working classes. This segregation restricts opportunities for empathy and solidarity, as individuals are less likely to be exposed to the living conditions and perspectives of those from different social backgrounds.</w:t>
            </w:r>
          </w:p>
          <w:p w14:paraId="7C549245" w14:textId="77777777" w:rsidR="0028625A" w:rsidRPr="00445114" w:rsidRDefault="0028625A" w:rsidP="00420C74">
            <w:pPr>
              <w:rPr>
                <w:rFonts w:ascii="Times New Roman" w:hAnsi="Times New Roman" w:cs="Times New Roman"/>
              </w:rPr>
            </w:pPr>
          </w:p>
          <w:p w14:paraId="643A6B8B" w14:textId="77777777" w:rsidR="00215385" w:rsidRPr="00445114" w:rsidRDefault="00420C74" w:rsidP="00121668">
            <w:pPr>
              <w:rPr>
                <w:rFonts w:ascii="Times New Roman" w:hAnsi="Times New Roman" w:cs="Times New Roman"/>
              </w:rPr>
            </w:pPr>
            <w:r w:rsidRPr="00445114">
              <w:rPr>
                <w:rFonts w:ascii="Times New Roman" w:hAnsi="Times New Roman" w:cs="Times New Roman"/>
              </w:rPr>
              <w:t xml:space="preserve">In contrast, when working-class individuals maintain frequent contact with middle- or upper-class </w:t>
            </w:r>
            <w:proofErr w:type="gramStart"/>
            <w:r w:rsidRPr="00445114">
              <w:rPr>
                <w:rFonts w:ascii="Times New Roman" w:hAnsi="Times New Roman" w:cs="Times New Roman"/>
              </w:rPr>
              <w:t>others—</w:t>
            </w:r>
            <w:proofErr w:type="gramEnd"/>
            <w:r w:rsidRPr="00445114">
              <w:rPr>
                <w:rFonts w:ascii="Times New Roman" w:hAnsi="Times New Roman" w:cs="Times New Roman"/>
              </w:rPr>
              <w:t xml:space="preserve">particularly in mixed workplace or social </w:t>
            </w:r>
            <w:proofErr w:type="gramStart"/>
            <w:r w:rsidRPr="00445114">
              <w:rPr>
                <w:rFonts w:ascii="Times New Roman" w:hAnsi="Times New Roman" w:cs="Times New Roman"/>
              </w:rPr>
              <w:t>environments—</w:t>
            </w:r>
            <w:proofErr w:type="gramEnd"/>
            <w:r w:rsidRPr="00445114">
              <w:rPr>
                <w:rFonts w:ascii="Times New Roman" w:hAnsi="Times New Roman" w:cs="Times New Roman"/>
              </w:rPr>
              <w:t>such interactions may normalize existing inequalities, reduce perceptions of class conflict, and foster aspirational identification with higher-status groups rather than oppositional attitudes. As a result, cross-class contact may diminish support for redistribution among the working class, while high homogeneity may reinforce a shared identity rooted in marginalization, thus strengthening redistributive preferences.</w:t>
            </w:r>
          </w:p>
          <w:p w14:paraId="0DE00393" w14:textId="15ABB37A" w:rsidR="00EC7660" w:rsidRPr="00445114" w:rsidRDefault="00EC7660" w:rsidP="00121668">
            <w:pPr>
              <w:rPr>
                <w:rFonts w:ascii="Times New Roman" w:hAnsi="Times New Roman" w:cs="Times New Roman"/>
              </w:rPr>
            </w:pPr>
          </w:p>
        </w:tc>
      </w:tr>
      <w:tr w:rsidR="005F4402" w:rsidRPr="00445114" w14:paraId="1ABA4366" w14:textId="77777777" w:rsidTr="002127B8">
        <w:tc>
          <w:tcPr>
            <w:tcW w:w="324" w:type="pct"/>
            <w:hideMark/>
          </w:tcPr>
          <w:p w14:paraId="2444C21C"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lastRenderedPageBreak/>
              <w:t>R2.4</w:t>
            </w:r>
          </w:p>
        </w:tc>
        <w:tc>
          <w:tcPr>
            <w:tcW w:w="1644" w:type="pct"/>
            <w:hideMark/>
          </w:tcPr>
          <w:p w14:paraId="7CD7645D"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In the main paper, the arguments provided in the abstract are not developed further. Instead, we are given the following theoretical motivation for the micro-level hypothesis: “I hypothesize that the association between network homogeneity and redistributive preferences is conditional on social class because homogeneous social networks should reinforce attitude similarity.” My interpretation of this statement is that it is the similarity (homogeneity) </w:t>
            </w:r>
            <w:proofErr w:type="gramStart"/>
            <w:r w:rsidRPr="00445114">
              <w:rPr>
                <w:rFonts w:ascii="Times New Roman" w:hAnsi="Times New Roman" w:cs="Times New Roman"/>
              </w:rPr>
              <w:t>as such that</w:t>
            </w:r>
            <w:proofErr w:type="gramEnd"/>
            <w:r w:rsidRPr="00445114">
              <w:rPr>
                <w:rFonts w:ascii="Times New Roman" w:hAnsi="Times New Roman" w:cs="Times New Roman"/>
              </w:rPr>
              <w:t xml:space="preserve"> brings the effects, rather than the characteristics of ties or the content of the relation. Here, the argument seems to be that in-group ties reinforce opinions of typical class positions. This </w:t>
            </w:r>
            <w:proofErr w:type="gramStart"/>
            <w:r w:rsidRPr="00445114">
              <w:rPr>
                <w:rFonts w:ascii="Times New Roman" w:hAnsi="Times New Roman" w:cs="Times New Roman"/>
              </w:rPr>
              <w:t>particular view</w:t>
            </w:r>
            <w:proofErr w:type="gramEnd"/>
            <w:r w:rsidRPr="00445114">
              <w:rPr>
                <w:rFonts w:ascii="Times New Roman" w:hAnsi="Times New Roman" w:cs="Times New Roman"/>
              </w:rPr>
              <w:t xml:space="preserve"> </w:t>
            </w:r>
            <w:proofErr w:type="gramStart"/>
            <w:r w:rsidRPr="00445114">
              <w:rPr>
                <w:rFonts w:ascii="Times New Roman" w:hAnsi="Times New Roman" w:cs="Times New Roman"/>
              </w:rPr>
              <w:t>is however</w:t>
            </w:r>
            <w:proofErr w:type="gramEnd"/>
            <w:r w:rsidRPr="00445114">
              <w:rPr>
                <w:rFonts w:ascii="Times New Roman" w:hAnsi="Times New Roman" w:cs="Times New Roman"/>
              </w:rPr>
              <w:t xml:space="preserve"> not fully tested in the paper.</w:t>
            </w:r>
          </w:p>
        </w:tc>
        <w:tc>
          <w:tcPr>
            <w:tcW w:w="3032" w:type="pct"/>
            <w:hideMark/>
          </w:tcPr>
          <w:p w14:paraId="34DDC7C5" w14:textId="42848DA3" w:rsidR="0024473E" w:rsidRPr="00445114" w:rsidRDefault="00970C10" w:rsidP="00121668">
            <w:pPr>
              <w:rPr>
                <w:rFonts w:ascii="Times New Roman" w:hAnsi="Times New Roman" w:cs="Times New Roman"/>
              </w:rPr>
            </w:pPr>
            <w:r w:rsidRPr="00445114">
              <w:rPr>
                <w:rFonts w:ascii="Times New Roman" w:hAnsi="Times New Roman" w:cs="Times New Roman"/>
              </w:rPr>
              <w:t>T</w:t>
            </w:r>
            <w:r w:rsidR="0024473E" w:rsidRPr="00445114">
              <w:rPr>
                <w:rFonts w:ascii="Times New Roman" w:hAnsi="Times New Roman" w:cs="Times New Roman"/>
              </w:rPr>
              <w:t xml:space="preserve">his comment </w:t>
            </w:r>
            <w:r w:rsidRPr="00445114">
              <w:rPr>
                <w:rFonts w:ascii="Times New Roman" w:hAnsi="Times New Roman" w:cs="Times New Roman"/>
              </w:rPr>
              <w:t xml:space="preserve">brings a relevant point to the discussion. The position generator was classified into three occupational groups: low, </w:t>
            </w:r>
            <w:r w:rsidR="00855455" w:rsidRPr="00445114">
              <w:rPr>
                <w:rFonts w:ascii="Times New Roman" w:hAnsi="Times New Roman" w:cs="Times New Roman"/>
              </w:rPr>
              <w:t>intermediate</w:t>
            </w:r>
            <w:r w:rsidR="00021507" w:rsidRPr="00445114">
              <w:rPr>
                <w:rFonts w:ascii="Times New Roman" w:hAnsi="Times New Roman" w:cs="Times New Roman"/>
              </w:rPr>
              <w:t>,</w:t>
            </w:r>
            <w:r w:rsidR="00855455" w:rsidRPr="00445114">
              <w:rPr>
                <w:rFonts w:ascii="Times New Roman" w:hAnsi="Times New Roman" w:cs="Times New Roman"/>
              </w:rPr>
              <w:t xml:space="preserve"> and high. </w:t>
            </w:r>
            <w:r w:rsidR="00021507" w:rsidRPr="00445114">
              <w:rPr>
                <w:rFonts w:ascii="Times New Roman" w:hAnsi="Times New Roman" w:cs="Times New Roman"/>
              </w:rPr>
              <w:t xml:space="preserve">These are the single-class network profiles, which have been proven to be associated with political attitudes beyond the individual class position. In this paper, I aimed to observe to what extent the share of ties to similar class ties is associated with redistributive preferences, particularly how the share of similarity affects the working, intermediate, and service classes differently. </w:t>
            </w:r>
            <w:r w:rsidR="00C933B7" w:rsidRPr="00445114">
              <w:rPr>
                <w:rFonts w:ascii="Times New Roman" w:hAnsi="Times New Roman" w:cs="Times New Roman"/>
              </w:rPr>
              <w:t xml:space="preserve">In other words, to what extent does the proportion of similar ties have a different association for the three social classes? In this sense, according to my theorization, being connected to certain classes (single class-profile approach) </w:t>
            </w:r>
            <w:r w:rsidR="00FE3F8A" w:rsidRPr="00445114">
              <w:rPr>
                <w:rFonts w:ascii="Times New Roman" w:hAnsi="Times New Roman" w:cs="Times New Roman"/>
              </w:rPr>
              <w:t xml:space="preserve">is different from being </w:t>
            </w:r>
            <w:r w:rsidR="008404AB" w:rsidRPr="00445114">
              <w:rPr>
                <w:rFonts w:ascii="Times New Roman" w:hAnsi="Times New Roman" w:cs="Times New Roman"/>
              </w:rPr>
              <w:t xml:space="preserve">connected mainly to similar-class ties in terms of the </w:t>
            </w:r>
            <w:r w:rsidR="008404AB" w:rsidRPr="00445114">
              <w:rPr>
                <w:rFonts w:ascii="Times New Roman" w:hAnsi="Times New Roman" w:cs="Times New Roman"/>
                <w:i/>
                <w:iCs/>
              </w:rPr>
              <w:t xml:space="preserve">share </w:t>
            </w:r>
            <w:r w:rsidR="008404AB" w:rsidRPr="00445114">
              <w:rPr>
                <w:rFonts w:ascii="Times New Roman" w:hAnsi="Times New Roman" w:cs="Times New Roman"/>
              </w:rPr>
              <w:t>and not in number. Therefore, it refers to the degree of social distance of one person to different classes</w:t>
            </w:r>
            <w:r w:rsidR="000C42DC" w:rsidRPr="00445114">
              <w:rPr>
                <w:rFonts w:ascii="Times New Roman" w:hAnsi="Times New Roman" w:cs="Times New Roman"/>
              </w:rPr>
              <w:t xml:space="preserve"> than their</w:t>
            </w:r>
            <w:r w:rsidR="00AC2361" w:rsidRPr="00445114">
              <w:rPr>
                <w:rFonts w:ascii="Times New Roman" w:hAnsi="Times New Roman" w:cs="Times New Roman"/>
              </w:rPr>
              <w:t xml:space="preserve"> own</w:t>
            </w:r>
            <w:r w:rsidR="008404AB" w:rsidRPr="00445114">
              <w:rPr>
                <w:rFonts w:ascii="Times New Roman" w:hAnsi="Times New Roman" w:cs="Times New Roman"/>
              </w:rPr>
              <w:t xml:space="preserve">. Also, </w:t>
            </w:r>
            <w:r w:rsidR="000C42DC" w:rsidRPr="00445114">
              <w:rPr>
                <w:rFonts w:ascii="Times New Roman" w:hAnsi="Times New Roman" w:cs="Times New Roman"/>
              </w:rPr>
              <w:t>as I show in the paper, it is not directly associated with redistributive preferences</w:t>
            </w:r>
            <w:r w:rsidR="00AE2AAA" w:rsidRPr="00445114">
              <w:rPr>
                <w:rFonts w:ascii="Times New Roman" w:hAnsi="Times New Roman" w:cs="Times New Roman"/>
              </w:rPr>
              <w:t xml:space="preserve">, but </w:t>
            </w:r>
            <w:r w:rsidR="00CF1CD2" w:rsidRPr="00445114">
              <w:rPr>
                <w:rFonts w:ascii="Times New Roman" w:hAnsi="Times New Roman" w:cs="Times New Roman"/>
              </w:rPr>
              <w:t xml:space="preserve">the relationship is </w:t>
            </w:r>
            <w:r w:rsidR="00AE2AAA" w:rsidRPr="00445114">
              <w:rPr>
                <w:rFonts w:ascii="Times New Roman" w:hAnsi="Times New Roman" w:cs="Times New Roman"/>
              </w:rPr>
              <w:t xml:space="preserve">conditional </w:t>
            </w:r>
            <w:r w:rsidR="00CF1CD2" w:rsidRPr="00445114">
              <w:rPr>
                <w:rFonts w:ascii="Times New Roman" w:hAnsi="Times New Roman" w:cs="Times New Roman"/>
              </w:rPr>
              <w:t>on</w:t>
            </w:r>
            <w:r w:rsidR="004756E2" w:rsidRPr="00445114">
              <w:rPr>
                <w:rFonts w:ascii="Times New Roman" w:hAnsi="Times New Roman" w:cs="Times New Roman"/>
              </w:rPr>
              <w:t xml:space="preserve"> </w:t>
            </w:r>
            <w:r w:rsidR="00AE2AAA" w:rsidRPr="00445114">
              <w:rPr>
                <w:rFonts w:ascii="Times New Roman" w:hAnsi="Times New Roman" w:cs="Times New Roman"/>
              </w:rPr>
              <w:t>the individual class position</w:t>
            </w:r>
            <w:r w:rsidR="00CF1CD2" w:rsidRPr="00445114">
              <w:rPr>
                <w:rFonts w:ascii="Times New Roman" w:hAnsi="Times New Roman" w:cs="Times New Roman"/>
              </w:rPr>
              <w:t xml:space="preserve"> (</w:t>
            </w:r>
            <w:r w:rsidR="0041300E" w:rsidRPr="00445114">
              <w:rPr>
                <w:rFonts w:ascii="Times New Roman" w:hAnsi="Times New Roman" w:cs="Times New Roman"/>
              </w:rPr>
              <w:t xml:space="preserve">H1: </w:t>
            </w:r>
            <w:r w:rsidR="00CF1CD2" w:rsidRPr="00445114">
              <w:rPr>
                <w:rFonts w:ascii="Times New Roman" w:hAnsi="Times New Roman" w:cs="Times New Roman"/>
              </w:rPr>
              <w:t>segregation hypothesis)</w:t>
            </w:r>
            <w:r w:rsidR="00AE2AAA" w:rsidRPr="00445114">
              <w:rPr>
                <w:rFonts w:ascii="Times New Roman" w:hAnsi="Times New Roman" w:cs="Times New Roman"/>
              </w:rPr>
              <w:t>.</w:t>
            </w:r>
            <w:r w:rsidR="00802A95" w:rsidRPr="00445114">
              <w:rPr>
                <w:rFonts w:ascii="Times New Roman" w:hAnsi="Times New Roman" w:cs="Times New Roman"/>
              </w:rPr>
              <w:t xml:space="preserve"> </w:t>
            </w:r>
            <w:r w:rsidR="00AE2AAA" w:rsidRPr="00445114">
              <w:rPr>
                <w:rFonts w:ascii="Times New Roman" w:hAnsi="Times New Roman" w:cs="Times New Roman"/>
              </w:rPr>
              <w:t xml:space="preserve">Therefore, when I refer to class-based network </w:t>
            </w:r>
            <w:r w:rsidR="004756E2" w:rsidRPr="00445114">
              <w:rPr>
                <w:rFonts w:ascii="Times New Roman" w:hAnsi="Times New Roman" w:cs="Times New Roman"/>
              </w:rPr>
              <w:t>segregation</w:t>
            </w:r>
            <w:r w:rsidR="00DF58FF" w:rsidRPr="00445114">
              <w:rPr>
                <w:rFonts w:ascii="Times New Roman" w:hAnsi="Times New Roman" w:cs="Times New Roman"/>
              </w:rPr>
              <w:t xml:space="preserve">, </w:t>
            </w:r>
            <w:r w:rsidR="004756E2" w:rsidRPr="00445114">
              <w:rPr>
                <w:rFonts w:ascii="Times New Roman" w:hAnsi="Times New Roman" w:cs="Times New Roman"/>
              </w:rPr>
              <w:t xml:space="preserve">I am not referring to the pure number of in-group ties, but </w:t>
            </w:r>
            <w:r w:rsidR="00116D52" w:rsidRPr="00445114">
              <w:rPr>
                <w:rFonts w:ascii="Times New Roman" w:hAnsi="Times New Roman" w:cs="Times New Roman"/>
              </w:rPr>
              <w:t xml:space="preserve">their relative representation in the total number of </w:t>
            </w:r>
            <w:r w:rsidR="00E247B9" w:rsidRPr="00445114">
              <w:rPr>
                <w:rFonts w:ascii="Times New Roman" w:hAnsi="Times New Roman" w:cs="Times New Roman"/>
              </w:rPr>
              <w:t xml:space="preserve">occupations known </w:t>
            </w:r>
            <w:r w:rsidR="00CA7A9E" w:rsidRPr="00445114">
              <w:rPr>
                <w:rFonts w:ascii="Times New Roman" w:hAnsi="Times New Roman" w:cs="Times New Roman"/>
              </w:rPr>
              <w:t>in</w:t>
            </w:r>
            <w:r w:rsidR="00116D52" w:rsidRPr="00445114">
              <w:rPr>
                <w:rFonts w:ascii="Times New Roman" w:hAnsi="Times New Roman" w:cs="Times New Roman"/>
              </w:rPr>
              <w:t xml:space="preserve"> the personal network.</w:t>
            </w:r>
          </w:p>
          <w:p w14:paraId="26C62850" w14:textId="77777777" w:rsidR="00C933B7" w:rsidRPr="00445114" w:rsidRDefault="00C933B7" w:rsidP="00121668">
            <w:pPr>
              <w:rPr>
                <w:rFonts w:ascii="Times New Roman" w:hAnsi="Times New Roman" w:cs="Times New Roman"/>
              </w:rPr>
            </w:pPr>
          </w:p>
          <w:p w14:paraId="78C71F0C" w14:textId="1C7A961A" w:rsidR="0024473E" w:rsidRPr="00445114" w:rsidRDefault="00A07E46" w:rsidP="00121668">
            <w:pPr>
              <w:rPr>
                <w:rFonts w:ascii="Times New Roman" w:hAnsi="Times New Roman" w:cs="Times New Roman"/>
              </w:rPr>
            </w:pPr>
            <w:r w:rsidRPr="00445114">
              <w:rPr>
                <w:rFonts w:ascii="Times New Roman" w:hAnsi="Times New Roman" w:cs="Times New Roman"/>
              </w:rPr>
              <w:t>---</w:t>
            </w:r>
          </w:p>
          <w:p w14:paraId="6E324CD4" w14:textId="3B459DE5" w:rsidR="002A0370" w:rsidRPr="00445114" w:rsidRDefault="00840339" w:rsidP="00121668">
            <w:pPr>
              <w:rPr>
                <w:rFonts w:ascii="Times New Roman" w:hAnsi="Times New Roman" w:cs="Times New Roman"/>
              </w:rPr>
            </w:pPr>
            <w:r w:rsidRPr="00445114">
              <w:rPr>
                <w:rFonts w:ascii="Times New Roman" w:hAnsi="Times New Roman" w:cs="Times New Roman"/>
                <w:highlight w:val="yellow"/>
              </w:rPr>
              <w:t xml:space="preserve">Why not, this is indeed what </w:t>
            </w:r>
            <w:r w:rsidR="000E274E" w:rsidRPr="00445114">
              <w:rPr>
                <w:rFonts w:ascii="Times New Roman" w:hAnsi="Times New Roman" w:cs="Times New Roman"/>
                <w:highlight w:val="yellow"/>
              </w:rPr>
              <w:t>the network homogeneity measure is addressing.</w:t>
            </w:r>
            <w:r w:rsidR="000E274E" w:rsidRPr="00445114">
              <w:rPr>
                <w:rFonts w:ascii="Times New Roman" w:hAnsi="Times New Roman" w:cs="Times New Roman"/>
                <w:highlight w:val="yellow"/>
              </w:rPr>
              <w:br/>
            </w:r>
            <w:r w:rsidR="000E274E" w:rsidRPr="00445114">
              <w:rPr>
                <w:rFonts w:ascii="Times New Roman" w:hAnsi="Times New Roman" w:cs="Times New Roman"/>
                <w:highlight w:val="yellow"/>
              </w:rPr>
              <w:br/>
            </w:r>
            <w:r w:rsidR="000E274E" w:rsidRPr="00445114">
              <w:rPr>
                <w:rFonts w:ascii="Times New Roman" w:hAnsi="Times New Roman" w:cs="Times New Roman"/>
                <w:highlight w:val="yellow"/>
              </w:rPr>
              <w:lastRenderedPageBreak/>
              <w:t xml:space="preserve">In the work of Otero and Volker, the share (not the number) of similar contacts refers to the degree of </w:t>
            </w:r>
            <w:r w:rsidR="00916BB5" w:rsidRPr="00445114">
              <w:rPr>
                <w:rFonts w:ascii="Times New Roman" w:hAnsi="Times New Roman" w:cs="Times New Roman"/>
                <w:highlight w:val="yellow"/>
              </w:rPr>
              <w:t>segregation</w:t>
            </w:r>
            <w:r w:rsidR="000E274E" w:rsidRPr="00445114">
              <w:rPr>
                <w:rFonts w:ascii="Times New Roman" w:hAnsi="Times New Roman" w:cs="Times New Roman"/>
                <w:highlight w:val="yellow"/>
              </w:rPr>
              <w:t xml:space="preserve"> of a person’s social network.</w:t>
            </w:r>
            <w:r w:rsidR="000E274E" w:rsidRPr="00445114">
              <w:rPr>
                <w:rFonts w:ascii="Times New Roman" w:hAnsi="Times New Roman" w:cs="Times New Roman"/>
                <w:highlight w:val="yellow"/>
              </w:rPr>
              <w:br/>
            </w:r>
            <w:r w:rsidR="000E274E" w:rsidRPr="00445114">
              <w:rPr>
                <w:rFonts w:ascii="Times New Roman" w:hAnsi="Times New Roman" w:cs="Times New Roman"/>
                <w:highlight w:val="yellow"/>
              </w:rPr>
              <w:br/>
              <w:t>“Here, the argument seems to be that in-group ties reinforce opinions of typical class positions</w:t>
            </w:r>
            <w:r w:rsidR="00BE5906" w:rsidRPr="00445114">
              <w:rPr>
                <w:rFonts w:ascii="Times New Roman" w:hAnsi="Times New Roman" w:cs="Times New Roman"/>
                <w:highlight w:val="yellow"/>
              </w:rPr>
              <w:t>.</w:t>
            </w:r>
            <w:r w:rsidR="000E274E" w:rsidRPr="00445114">
              <w:rPr>
                <w:rFonts w:ascii="Times New Roman" w:hAnsi="Times New Roman" w:cs="Times New Roman"/>
                <w:highlight w:val="yellow"/>
              </w:rPr>
              <w:t xml:space="preserve">” Regarding this claim, my first hypothesis is </w:t>
            </w:r>
            <w:r w:rsidR="00E11506" w:rsidRPr="00445114">
              <w:rPr>
                <w:rFonts w:ascii="Times New Roman" w:hAnsi="Times New Roman" w:cs="Times New Roman"/>
                <w:highlight w:val="yellow"/>
              </w:rPr>
              <w:t xml:space="preserve">a conditional association. More </w:t>
            </w:r>
            <w:r w:rsidR="00BE5906" w:rsidRPr="00445114">
              <w:rPr>
                <w:rFonts w:ascii="Times New Roman" w:hAnsi="Times New Roman" w:cs="Times New Roman"/>
                <w:highlight w:val="yellow"/>
              </w:rPr>
              <w:t>straightforwardly</w:t>
            </w:r>
            <w:r w:rsidR="00E11506" w:rsidRPr="00445114">
              <w:rPr>
                <w:rFonts w:ascii="Times New Roman" w:hAnsi="Times New Roman" w:cs="Times New Roman"/>
                <w:highlight w:val="yellow"/>
              </w:rPr>
              <w:t>, what I measure first is the share of similar ties according to the respondent</w:t>
            </w:r>
            <w:r w:rsidR="00223B1A" w:rsidRPr="00445114">
              <w:rPr>
                <w:rFonts w:ascii="Times New Roman" w:hAnsi="Times New Roman" w:cs="Times New Roman"/>
                <w:highlight w:val="yellow"/>
              </w:rPr>
              <w:t>’s class position and the number of contacts</w:t>
            </w:r>
            <w:r w:rsidR="00223B1A" w:rsidRPr="00445114">
              <w:rPr>
                <w:rFonts w:ascii="Times New Roman" w:hAnsi="Times New Roman" w:cs="Times New Roman"/>
              </w:rPr>
              <w:t xml:space="preserve"> </w:t>
            </w:r>
          </w:p>
        </w:tc>
      </w:tr>
      <w:tr w:rsidR="005F4402" w:rsidRPr="00445114" w14:paraId="27D8B0C3" w14:textId="77777777" w:rsidTr="002127B8">
        <w:tc>
          <w:tcPr>
            <w:tcW w:w="324" w:type="pct"/>
            <w:hideMark/>
          </w:tcPr>
          <w:p w14:paraId="76B8668F"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lastRenderedPageBreak/>
              <w:t>R2.5</w:t>
            </w:r>
          </w:p>
        </w:tc>
        <w:tc>
          <w:tcPr>
            <w:tcW w:w="1644" w:type="pct"/>
            <w:hideMark/>
          </w:tcPr>
          <w:p w14:paraId="1B43793B"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Methodologically, the regression models </w:t>
            </w:r>
            <w:r w:rsidRPr="00445114">
              <w:rPr>
                <w:rFonts w:ascii="Times New Roman" w:hAnsi="Times New Roman" w:cs="Times New Roman"/>
                <w:highlight w:val="yellow"/>
              </w:rPr>
              <w:t>do not convince me that there is such a specific effect of homogeneity that is different from – or on top of – the coefficients of the class composition of the network</w:t>
            </w:r>
            <w:r w:rsidRPr="00445114">
              <w:rPr>
                <w:rFonts w:ascii="Times New Roman" w:hAnsi="Times New Roman" w:cs="Times New Roman"/>
              </w:rPr>
              <w:t xml:space="preserve">. Although models include a control variable measuring network size, there is no control for the class position of ties. </w:t>
            </w:r>
            <w:r w:rsidRPr="00445114">
              <w:rPr>
                <w:rFonts w:ascii="Times New Roman" w:hAnsi="Times New Roman" w:cs="Times New Roman"/>
                <w:highlight w:val="yellow"/>
              </w:rPr>
              <w:t>This means that the specific effect of a homogenous network is different in terms of class composition for the working class and the service class</w:t>
            </w:r>
            <w:r w:rsidRPr="00445114">
              <w:rPr>
                <w:rFonts w:ascii="Times New Roman" w:hAnsi="Times New Roman" w:cs="Times New Roman"/>
              </w:rPr>
              <w:t>. A homogenous network for workers means that contacts are workers while a homogenous network for the service class implies contacts with CEOs and lawyers.</w:t>
            </w:r>
          </w:p>
        </w:tc>
        <w:tc>
          <w:tcPr>
            <w:tcW w:w="3032" w:type="pct"/>
            <w:hideMark/>
          </w:tcPr>
          <w:p w14:paraId="522E616D" w14:textId="646F4B58" w:rsidR="00E96786" w:rsidRPr="00445114" w:rsidRDefault="00BC3AFD" w:rsidP="00121668">
            <w:pPr>
              <w:rPr>
                <w:rFonts w:ascii="Times New Roman" w:hAnsi="Times New Roman" w:cs="Times New Roman"/>
              </w:rPr>
            </w:pPr>
            <w:r w:rsidRPr="00445114">
              <w:rPr>
                <w:rFonts w:ascii="Times New Roman" w:hAnsi="Times New Roman" w:cs="Times New Roman"/>
              </w:rPr>
              <w:t xml:space="preserve">This is a very </w:t>
            </w:r>
            <w:r w:rsidR="001309B1" w:rsidRPr="00445114">
              <w:rPr>
                <w:rFonts w:ascii="Times New Roman" w:hAnsi="Times New Roman" w:cs="Times New Roman"/>
              </w:rPr>
              <w:t>insightful</w:t>
            </w:r>
            <w:r w:rsidRPr="00445114">
              <w:rPr>
                <w:rFonts w:ascii="Times New Roman" w:hAnsi="Times New Roman" w:cs="Times New Roman"/>
              </w:rPr>
              <w:t xml:space="preserve"> comment. </w:t>
            </w:r>
            <w:r w:rsidR="002917DD" w:rsidRPr="00445114">
              <w:rPr>
                <w:rFonts w:ascii="Times New Roman" w:hAnsi="Times New Roman" w:cs="Times New Roman"/>
              </w:rPr>
              <w:t xml:space="preserve">Regarding this, I argue that the pure class-based ties or class profiles are substantially different from </w:t>
            </w:r>
            <w:r w:rsidR="005C6A86" w:rsidRPr="00445114">
              <w:rPr>
                <w:rFonts w:ascii="Times New Roman" w:hAnsi="Times New Roman" w:cs="Times New Roman"/>
              </w:rPr>
              <w:t xml:space="preserve">the </w:t>
            </w:r>
            <w:r w:rsidR="002917DD" w:rsidRPr="00445114">
              <w:rPr>
                <w:rFonts w:ascii="Times New Roman" w:hAnsi="Times New Roman" w:cs="Times New Roman"/>
              </w:rPr>
              <w:t xml:space="preserve">class-based network homogeneity </w:t>
            </w:r>
            <w:r w:rsidR="00DA0036" w:rsidRPr="00445114">
              <w:rPr>
                <w:rFonts w:ascii="Times New Roman" w:hAnsi="Times New Roman" w:cs="Times New Roman"/>
              </w:rPr>
              <w:t>measure.</w:t>
            </w:r>
          </w:p>
          <w:p w14:paraId="41BD71AF" w14:textId="77777777" w:rsidR="00DA0036" w:rsidRPr="00445114" w:rsidRDefault="00DA0036" w:rsidP="00121668">
            <w:pPr>
              <w:rPr>
                <w:rFonts w:ascii="Times New Roman" w:hAnsi="Times New Roman" w:cs="Times New Roman"/>
              </w:rPr>
            </w:pPr>
          </w:p>
          <w:p w14:paraId="6938326F" w14:textId="24BB1B39" w:rsidR="00073AE7" w:rsidRPr="00445114" w:rsidRDefault="00DA0036" w:rsidP="00121668">
            <w:pPr>
              <w:rPr>
                <w:rFonts w:ascii="Times New Roman" w:hAnsi="Times New Roman" w:cs="Times New Roman"/>
              </w:rPr>
            </w:pPr>
            <w:r w:rsidRPr="00445114">
              <w:rPr>
                <w:rFonts w:ascii="Times New Roman" w:hAnsi="Times New Roman" w:cs="Times New Roman"/>
              </w:rPr>
              <w:t>Instead of considering the pure number of ties to certain classes, what I aim to measure is the share of same or similar class ties, as the relative number of in-group ties to the total number of ties.</w:t>
            </w:r>
            <w:r w:rsidR="00073AE7" w:rsidRPr="00445114">
              <w:rPr>
                <w:rFonts w:ascii="Times New Roman" w:hAnsi="Times New Roman" w:cs="Times New Roman"/>
              </w:rPr>
              <w:t xml:space="preserve"> It can </w:t>
            </w:r>
            <w:r w:rsidR="0028625A" w:rsidRPr="00445114">
              <w:rPr>
                <w:rFonts w:ascii="Times New Roman" w:hAnsi="Times New Roman" w:cs="Times New Roman"/>
              </w:rPr>
              <w:t>also be</w:t>
            </w:r>
            <w:r w:rsidR="00073AE7" w:rsidRPr="00445114">
              <w:rPr>
                <w:rFonts w:ascii="Times New Roman" w:hAnsi="Times New Roman" w:cs="Times New Roman"/>
              </w:rPr>
              <w:t xml:space="preserve"> interpreted as a measure of </w:t>
            </w:r>
            <w:r w:rsidR="0028625A" w:rsidRPr="00445114">
              <w:rPr>
                <w:rFonts w:ascii="Times New Roman" w:hAnsi="Times New Roman" w:cs="Times New Roman"/>
              </w:rPr>
              <w:t xml:space="preserve">the </w:t>
            </w:r>
            <w:r w:rsidR="00073AE7" w:rsidRPr="00445114">
              <w:rPr>
                <w:rFonts w:ascii="Times New Roman" w:hAnsi="Times New Roman" w:cs="Times New Roman"/>
              </w:rPr>
              <w:t>concentration of same-class network ties.</w:t>
            </w:r>
          </w:p>
          <w:p w14:paraId="40E380C5" w14:textId="77777777" w:rsidR="00073AE7" w:rsidRPr="00445114" w:rsidRDefault="00073AE7" w:rsidP="00121668">
            <w:pPr>
              <w:rPr>
                <w:rFonts w:ascii="Times New Roman" w:hAnsi="Times New Roman" w:cs="Times New Roman"/>
              </w:rPr>
            </w:pPr>
          </w:p>
          <w:p w14:paraId="0D489FD3" w14:textId="49E77366" w:rsidR="00DA0036" w:rsidRPr="00445114" w:rsidRDefault="00DA0036" w:rsidP="00121668">
            <w:pPr>
              <w:rPr>
                <w:rFonts w:ascii="Times New Roman" w:hAnsi="Times New Roman" w:cs="Times New Roman"/>
              </w:rPr>
            </w:pPr>
            <w:r w:rsidRPr="00445114">
              <w:rPr>
                <w:rFonts w:ascii="Times New Roman" w:hAnsi="Times New Roman" w:cs="Times New Roman"/>
              </w:rPr>
              <w:t>This implies that the number of ties for each class is included in the network homogeneity measure as the degree of segregation.</w:t>
            </w:r>
            <w:r w:rsidR="00C06A0F" w:rsidRPr="00445114">
              <w:rPr>
                <w:rFonts w:ascii="Times New Roman" w:hAnsi="Times New Roman" w:cs="Times New Roman"/>
              </w:rPr>
              <w:t xml:space="preserve"> At the same time, as my first hypothesis aims </w:t>
            </w:r>
            <w:r w:rsidR="00640214" w:rsidRPr="00445114">
              <w:rPr>
                <w:rFonts w:ascii="Times New Roman" w:hAnsi="Times New Roman" w:cs="Times New Roman"/>
              </w:rPr>
              <w:t xml:space="preserve">to </w:t>
            </w:r>
            <w:r w:rsidR="00343C7E" w:rsidRPr="00445114">
              <w:rPr>
                <w:rFonts w:ascii="Times New Roman" w:hAnsi="Times New Roman" w:cs="Times New Roman"/>
              </w:rPr>
              <w:t xml:space="preserve">observe to what extent </w:t>
            </w:r>
            <w:r w:rsidR="00FF01F6" w:rsidRPr="00445114">
              <w:rPr>
                <w:rFonts w:ascii="Times New Roman" w:hAnsi="Times New Roman" w:cs="Times New Roman"/>
              </w:rPr>
              <w:t>segregation in both ends of the class structure is associated with redistributive preferences,</w:t>
            </w:r>
            <w:r w:rsidR="006F2634" w:rsidRPr="00445114">
              <w:rPr>
                <w:rFonts w:ascii="Times New Roman" w:hAnsi="Times New Roman" w:cs="Times New Roman"/>
              </w:rPr>
              <w:t xml:space="preserve"> the interaction of network homogeneity with individual class position is more aligned with my theorization</w:t>
            </w:r>
            <w:r w:rsidR="00B11828" w:rsidRPr="00445114">
              <w:rPr>
                <w:rFonts w:ascii="Times New Roman" w:hAnsi="Times New Roman" w:cs="Times New Roman"/>
              </w:rPr>
              <w:t xml:space="preserve"> </w:t>
            </w:r>
          </w:p>
          <w:p w14:paraId="5981061B" w14:textId="77777777" w:rsidR="00BC3AFD" w:rsidRPr="00445114" w:rsidRDefault="00BC3AFD" w:rsidP="00121668">
            <w:pPr>
              <w:rPr>
                <w:rFonts w:ascii="Times New Roman" w:hAnsi="Times New Roman" w:cs="Times New Roman"/>
              </w:rPr>
            </w:pPr>
          </w:p>
          <w:p w14:paraId="69256BB4" w14:textId="3D8E23BA" w:rsidR="00E96786" w:rsidRPr="00445114" w:rsidRDefault="001653F2" w:rsidP="00121668">
            <w:pPr>
              <w:rPr>
                <w:rFonts w:ascii="Times New Roman" w:hAnsi="Times New Roman" w:cs="Times New Roman"/>
              </w:rPr>
            </w:pPr>
            <w:r w:rsidRPr="00445114">
              <w:rPr>
                <w:rFonts w:ascii="Times New Roman" w:hAnsi="Times New Roman" w:cs="Times New Roman"/>
              </w:rPr>
              <w:t>Therefore, H1 is, by definition, an interaction between the degree of segregation (the share of similar class ties</w:t>
            </w:r>
            <w:r w:rsidR="00866E45" w:rsidRPr="00445114">
              <w:rPr>
                <w:rFonts w:ascii="Times New Roman" w:hAnsi="Times New Roman" w:cs="Times New Roman"/>
              </w:rPr>
              <w:t xml:space="preserve"> according to ego’s class position</w:t>
            </w:r>
            <w:r w:rsidRPr="00445114">
              <w:rPr>
                <w:rFonts w:ascii="Times New Roman" w:hAnsi="Times New Roman" w:cs="Times New Roman"/>
              </w:rPr>
              <w:t>) and the individual class position. As follows, regardless of the number of occupations known</w:t>
            </w:r>
            <w:r w:rsidR="00272A1E" w:rsidRPr="00445114">
              <w:rPr>
                <w:rFonts w:ascii="Times New Roman" w:hAnsi="Times New Roman" w:cs="Times New Roman"/>
              </w:rPr>
              <w:t>,</w:t>
            </w:r>
            <w:r w:rsidRPr="00445114">
              <w:rPr>
                <w:rFonts w:ascii="Times New Roman" w:hAnsi="Times New Roman" w:cs="Times New Roman"/>
              </w:rPr>
              <w:t xml:space="preserve"> I see that having similar classes for the working and services classes strengthens their respective average redistributive preferences. </w:t>
            </w:r>
          </w:p>
          <w:p w14:paraId="67DC4626" w14:textId="77777777" w:rsidR="0028625A" w:rsidRPr="00445114" w:rsidRDefault="0028625A" w:rsidP="00121668">
            <w:pPr>
              <w:rPr>
                <w:rFonts w:ascii="Times New Roman" w:hAnsi="Times New Roman" w:cs="Times New Roman"/>
              </w:rPr>
            </w:pPr>
          </w:p>
          <w:p w14:paraId="068E9AE3" w14:textId="6412630E" w:rsidR="00D77F89" w:rsidRPr="00445114" w:rsidRDefault="00D77F89" w:rsidP="00121668">
            <w:pPr>
              <w:rPr>
                <w:rFonts w:ascii="Times New Roman" w:hAnsi="Times New Roman" w:cs="Times New Roman"/>
              </w:rPr>
            </w:pPr>
          </w:p>
        </w:tc>
      </w:tr>
      <w:tr w:rsidR="005F4402" w:rsidRPr="00445114" w14:paraId="7E639207" w14:textId="77777777" w:rsidTr="002127B8">
        <w:tc>
          <w:tcPr>
            <w:tcW w:w="324" w:type="pct"/>
            <w:hideMark/>
          </w:tcPr>
          <w:p w14:paraId="3F01E874" w14:textId="3886B1B2" w:rsidR="002A0370" w:rsidRPr="00445114" w:rsidRDefault="002A0370" w:rsidP="00121668">
            <w:pPr>
              <w:rPr>
                <w:rFonts w:ascii="Times New Roman" w:hAnsi="Times New Roman" w:cs="Times New Roman"/>
              </w:rPr>
            </w:pPr>
            <w:r w:rsidRPr="00445114">
              <w:rPr>
                <w:rFonts w:ascii="Times New Roman" w:hAnsi="Times New Roman" w:cs="Times New Roman"/>
              </w:rPr>
              <w:t>R2.6</w:t>
            </w:r>
          </w:p>
        </w:tc>
        <w:tc>
          <w:tcPr>
            <w:tcW w:w="1644" w:type="pct"/>
            <w:hideMark/>
          </w:tcPr>
          <w:p w14:paraId="473F8C26" w14:textId="1E07DDD2"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To show a significant interaction between own class and homogeneity is hence not enough since it just reflects that the homogeneity variable means different things depending on ego's class position (given the construction of the homogeneity variable). To convince the reader that the interaction effect indeed is about homogeneity rather than class composition of the network, </w:t>
            </w:r>
            <w:r w:rsidRPr="00445114">
              <w:rPr>
                <w:rFonts w:ascii="Times New Roman" w:hAnsi="Times New Roman" w:cs="Times New Roman"/>
                <w:highlight w:val="yellow"/>
              </w:rPr>
              <w:t>one way could be to run a full interaction model including own social class and the social class of network ties (including both worker and service class ties).</w:t>
            </w:r>
            <w:r w:rsidRPr="00445114">
              <w:rPr>
                <w:rFonts w:ascii="Times New Roman" w:hAnsi="Times New Roman" w:cs="Times New Roman"/>
              </w:rPr>
              <w:t xml:space="preserve"> A substantially different effect of homogenous ties i.e., a more important effect of worker ties for workers and a more important effect of service class ties for those in </w:t>
            </w:r>
            <w:r w:rsidRPr="00445114">
              <w:rPr>
                <w:rFonts w:ascii="Times New Roman" w:hAnsi="Times New Roman" w:cs="Times New Roman"/>
              </w:rPr>
              <w:lastRenderedPageBreak/>
              <w:t>service class occupations would strengthen the case that homogeneity of ties is what matters.</w:t>
            </w:r>
          </w:p>
        </w:tc>
        <w:tc>
          <w:tcPr>
            <w:tcW w:w="3032" w:type="pct"/>
            <w:hideMark/>
          </w:tcPr>
          <w:p w14:paraId="22C0B7CC" w14:textId="1BD77D6D" w:rsidR="001653F2" w:rsidRPr="00445114" w:rsidRDefault="001653F2" w:rsidP="00257774">
            <w:pPr>
              <w:rPr>
                <w:rFonts w:ascii="Times New Roman" w:hAnsi="Times New Roman" w:cs="Times New Roman"/>
              </w:rPr>
            </w:pPr>
            <w:r w:rsidRPr="00445114">
              <w:rPr>
                <w:rFonts w:ascii="Times New Roman" w:hAnsi="Times New Roman" w:cs="Times New Roman"/>
              </w:rPr>
              <w:lastRenderedPageBreak/>
              <w:t xml:space="preserve">To address this </w:t>
            </w:r>
            <w:r w:rsidR="00A7586D" w:rsidRPr="00445114">
              <w:rPr>
                <w:rFonts w:ascii="Times New Roman" w:hAnsi="Times New Roman" w:cs="Times New Roman"/>
              </w:rPr>
              <w:t>comment,</w:t>
            </w:r>
            <w:r w:rsidRPr="00445114">
              <w:rPr>
                <w:rFonts w:ascii="Times New Roman" w:hAnsi="Times New Roman" w:cs="Times New Roman"/>
              </w:rPr>
              <w:t xml:space="preserve"> </w:t>
            </w:r>
            <w:r w:rsidR="00A7586D" w:rsidRPr="00445114">
              <w:rPr>
                <w:rFonts w:ascii="Times New Roman" w:hAnsi="Times New Roman" w:cs="Times New Roman"/>
              </w:rPr>
              <w:t>I proceeded guided by the following reasoning:</w:t>
            </w:r>
          </w:p>
          <w:p w14:paraId="7E2F093F" w14:textId="77777777" w:rsidR="00A7586D" w:rsidRPr="00445114" w:rsidRDefault="00A7586D" w:rsidP="00257774">
            <w:pPr>
              <w:rPr>
                <w:rFonts w:ascii="Times New Roman" w:hAnsi="Times New Roman" w:cs="Times New Roman"/>
              </w:rPr>
            </w:pPr>
          </w:p>
          <w:p w14:paraId="4A9341E6" w14:textId="19FEDDFC" w:rsidR="00A7586D" w:rsidRPr="00445114" w:rsidRDefault="00A7586D" w:rsidP="00A7586D">
            <w:pPr>
              <w:pStyle w:val="ListParagraph"/>
              <w:numPr>
                <w:ilvl w:val="0"/>
                <w:numId w:val="4"/>
              </w:numPr>
              <w:rPr>
                <w:rFonts w:ascii="Times New Roman" w:hAnsi="Times New Roman" w:cs="Times New Roman"/>
              </w:rPr>
            </w:pPr>
            <w:r w:rsidRPr="00445114">
              <w:rPr>
                <w:rFonts w:ascii="Times New Roman" w:hAnsi="Times New Roman" w:cs="Times New Roman"/>
              </w:rPr>
              <w:t xml:space="preserve">Instead </w:t>
            </w:r>
            <w:r w:rsidR="00BA7050" w:rsidRPr="00445114">
              <w:rPr>
                <w:rFonts w:ascii="Times New Roman" w:hAnsi="Times New Roman" w:cs="Times New Roman"/>
              </w:rPr>
              <w:t xml:space="preserve">of </w:t>
            </w:r>
            <w:r w:rsidR="00B70EAE" w:rsidRPr="00445114">
              <w:rPr>
                <w:rFonts w:ascii="Times New Roman" w:hAnsi="Times New Roman" w:cs="Times New Roman"/>
              </w:rPr>
              <w:t>homogeneity</w:t>
            </w:r>
            <w:r w:rsidRPr="00445114">
              <w:rPr>
                <w:rFonts w:ascii="Times New Roman" w:hAnsi="Times New Roman" w:cs="Times New Roman"/>
              </w:rPr>
              <w:t xml:space="preserve"> of the network as the share of similar network ties</w:t>
            </w:r>
            <w:r w:rsidR="005B4887" w:rsidRPr="00445114">
              <w:rPr>
                <w:rFonts w:ascii="Times New Roman" w:hAnsi="Times New Roman" w:cs="Times New Roman"/>
              </w:rPr>
              <w:t>,</w:t>
            </w:r>
            <w:r w:rsidR="00BA7050" w:rsidRPr="00445114">
              <w:rPr>
                <w:rFonts w:ascii="Times New Roman" w:hAnsi="Times New Roman" w:cs="Times New Roman"/>
              </w:rPr>
              <w:t xml:space="preserve"> I used the number of </w:t>
            </w:r>
            <w:r w:rsidR="00C23E43" w:rsidRPr="00445114">
              <w:rPr>
                <w:rFonts w:ascii="Times New Roman" w:hAnsi="Times New Roman" w:cs="Times New Roman"/>
              </w:rPr>
              <w:t xml:space="preserve">network </w:t>
            </w:r>
            <w:r w:rsidR="00BA7050" w:rsidRPr="00445114">
              <w:rPr>
                <w:rFonts w:ascii="Times New Roman" w:hAnsi="Times New Roman" w:cs="Times New Roman"/>
              </w:rPr>
              <w:t>ties for each class</w:t>
            </w:r>
            <w:r w:rsidR="00C23E43" w:rsidRPr="00445114">
              <w:rPr>
                <w:rFonts w:ascii="Times New Roman" w:hAnsi="Times New Roman" w:cs="Times New Roman"/>
              </w:rPr>
              <w:t xml:space="preserve"> </w:t>
            </w:r>
            <w:r w:rsidR="000C3719" w:rsidRPr="00445114">
              <w:rPr>
                <w:rFonts w:ascii="Times New Roman" w:hAnsi="Times New Roman" w:cs="Times New Roman"/>
              </w:rPr>
              <w:t xml:space="preserve">referred </w:t>
            </w:r>
            <w:r w:rsidR="005B4887" w:rsidRPr="00445114">
              <w:rPr>
                <w:rFonts w:ascii="Times New Roman" w:hAnsi="Times New Roman" w:cs="Times New Roman"/>
              </w:rPr>
              <w:t xml:space="preserve">to </w:t>
            </w:r>
            <w:r w:rsidR="000C3719" w:rsidRPr="00445114">
              <w:rPr>
                <w:rFonts w:ascii="Times New Roman" w:hAnsi="Times New Roman" w:cs="Times New Roman"/>
              </w:rPr>
              <w:t xml:space="preserve">as </w:t>
            </w:r>
            <w:r w:rsidR="00EC7660" w:rsidRPr="00445114">
              <w:rPr>
                <w:rFonts w:ascii="Times New Roman" w:hAnsi="Times New Roman" w:cs="Times New Roman"/>
              </w:rPr>
              <w:t xml:space="preserve">network </w:t>
            </w:r>
            <w:r w:rsidR="000C3719" w:rsidRPr="00445114">
              <w:rPr>
                <w:rFonts w:ascii="Times New Roman" w:hAnsi="Times New Roman" w:cs="Times New Roman"/>
              </w:rPr>
              <w:t xml:space="preserve">class-profiles </w:t>
            </w:r>
            <w:r w:rsidR="00C23E43" w:rsidRPr="00445114">
              <w:rPr>
                <w:rFonts w:ascii="Times New Roman" w:hAnsi="Times New Roman" w:cs="Times New Roman"/>
              </w:rPr>
              <w:t>(low, middle, high)</w:t>
            </w:r>
            <w:r w:rsidR="00BA7050" w:rsidRPr="00445114">
              <w:rPr>
                <w:rFonts w:ascii="Times New Roman" w:hAnsi="Times New Roman" w:cs="Times New Roman"/>
              </w:rPr>
              <w:t xml:space="preserve">. </w:t>
            </w:r>
          </w:p>
          <w:p w14:paraId="5BE16D81" w14:textId="72F7AE51" w:rsidR="00BA7050" w:rsidRPr="00445114" w:rsidRDefault="00BA7050" w:rsidP="00A7586D">
            <w:pPr>
              <w:pStyle w:val="ListParagraph"/>
              <w:numPr>
                <w:ilvl w:val="0"/>
                <w:numId w:val="4"/>
              </w:numPr>
              <w:rPr>
                <w:rFonts w:ascii="Times New Roman" w:hAnsi="Times New Roman" w:cs="Times New Roman"/>
              </w:rPr>
            </w:pPr>
            <w:r w:rsidRPr="00445114">
              <w:rPr>
                <w:rFonts w:ascii="Times New Roman" w:hAnsi="Times New Roman" w:cs="Times New Roman"/>
              </w:rPr>
              <w:t xml:space="preserve">I included the three </w:t>
            </w:r>
            <w:r w:rsidR="00C23E43" w:rsidRPr="00445114">
              <w:rPr>
                <w:rFonts w:ascii="Times New Roman" w:hAnsi="Times New Roman" w:cs="Times New Roman"/>
              </w:rPr>
              <w:t xml:space="preserve">network ties </w:t>
            </w:r>
            <w:r w:rsidR="00FC53A2" w:rsidRPr="00445114">
              <w:rPr>
                <w:rFonts w:ascii="Times New Roman" w:hAnsi="Times New Roman" w:cs="Times New Roman"/>
              </w:rPr>
              <w:t>in the same models as individual class positions.</w:t>
            </w:r>
          </w:p>
          <w:p w14:paraId="200A4B60" w14:textId="580F5498" w:rsidR="00C23E43" w:rsidRPr="00445114" w:rsidRDefault="00C23E43" w:rsidP="00A7586D">
            <w:pPr>
              <w:pStyle w:val="ListParagraph"/>
              <w:numPr>
                <w:ilvl w:val="0"/>
                <w:numId w:val="4"/>
              </w:numPr>
              <w:rPr>
                <w:rFonts w:ascii="Times New Roman" w:hAnsi="Times New Roman" w:cs="Times New Roman"/>
              </w:rPr>
            </w:pPr>
            <w:r w:rsidRPr="00445114">
              <w:rPr>
                <w:rFonts w:ascii="Times New Roman" w:hAnsi="Times New Roman" w:cs="Times New Roman"/>
              </w:rPr>
              <w:t xml:space="preserve">I interacted with the individual class positions with each network </w:t>
            </w:r>
            <w:r w:rsidR="00D16A6A" w:rsidRPr="00445114">
              <w:rPr>
                <w:rFonts w:ascii="Times New Roman" w:hAnsi="Times New Roman" w:cs="Times New Roman"/>
              </w:rPr>
              <w:t>tie</w:t>
            </w:r>
            <w:r w:rsidRPr="00445114">
              <w:rPr>
                <w:rFonts w:ascii="Times New Roman" w:hAnsi="Times New Roman" w:cs="Times New Roman"/>
              </w:rPr>
              <w:t>, individually and in the same model.</w:t>
            </w:r>
          </w:p>
          <w:p w14:paraId="4E44748C" w14:textId="77777777" w:rsidR="00C23E43" w:rsidRPr="00445114" w:rsidRDefault="00C23E43" w:rsidP="00C23E43">
            <w:pPr>
              <w:rPr>
                <w:rFonts w:ascii="Times New Roman" w:hAnsi="Times New Roman" w:cs="Times New Roman"/>
              </w:rPr>
            </w:pPr>
          </w:p>
          <w:p w14:paraId="60C75A3D" w14:textId="0F5AC222" w:rsidR="00293A6B" w:rsidRPr="00445114" w:rsidRDefault="000C3719" w:rsidP="00257774">
            <w:pPr>
              <w:rPr>
                <w:rFonts w:ascii="Times New Roman" w:hAnsi="Times New Roman" w:cs="Times New Roman"/>
              </w:rPr>
            </w:pPr>
            <w:r w:rsidRPr="00445114">
              <w:rPr>
                <w:rFonts w:ascii="Times New Roman" w:hAnsi="Times New Roman" w:cs="Times New Roman"/>
              </w:rPr>
              <w:t xml:space="preserve">First, </w:t>
            </w:r>
            <w:r w:rsidR="004D77EB" w:rsidRPr="00445114">
              <w:rPr>
                <w:rFonts w:ascii="Times New Roman" w:hAnsi="Times New Roman" w:cs="Times New Roman"/>
              </w:rPr>
              <w:t>in line with previous evidence</w:t>
            </w:r>
            <w:r w:rsidR="00ED1E70" w:rsidRPr="00445114">
              <w:rPr>
                <w:rFonts w:ascii="Times New Roman" w:hAnsi="Times New Roman" w:cs="Times New Roman"/>
              </w:rPr>
              <w:t>,</w:t>
            </w:r>
            <w:r w:rsidR="004D77EB" w:rsidRPr="00445114">
              <w:rPr>
                <w:rFonts w:ascii="Times New Roman" w:hAnsi="Times New Roman" w:cs="Times New Roman"/>
              </w:rPr>
              <w:t xml:space="preserve"> the class profile</w:t>
            </w:r>
            <w:r w:rsidR="00ED1E70" w:rsidRPr="00445114">
              <w:rPr>
                <w:rFonts w:ascii="Times New Roman" w:hAnsi="Times New Roman" w:cs="Times New Roman"/>
              </w:rPr>
              <w:t>s</w:t>
            </w:r>
            <w:r w:rsidR="004D77EB" w:rsidRPr="00445114">
              <w:rPr>
                <w:rFonts w:ascii="Times New Roman" w:hAnsi="Times New Roman" w:cs="Times New Roman"/>
              </w:rPr>
              <w:t xml:space="preserve"> </w:t>
            </w:r>
            <w:r w:rsidR="00ED1E70" w:rsidRPr="00445114">
              <w:rPr>
                <w:rFonts w:ascii="Times New Roman" w:hAnsi="Times New Roman" w:cs="Times New Roman"/>
              </w:rPr>
              <w:t xml:space="preserve">are </w:t>
            </w:r>
            <w:r w:rsidR="004D77EB" w:rsidRPr="00445114">
              <w:rPr>
                <w:rFonts w:ascii="Times New Roman" w:hAnsi="Times New Roman" w:cs="Times New Roman"/>
              </w:rPr>
              <w:t xml:space="preserve">associated with redistributive preferences. For instance, </w:t>
            </w:r>
            <w:r w:rsidR="00ED1E70" w:rsidRPr="00445114">
              <w:rPr>
                <w:rFonts w:ascii="Times New Roman" w:hAnsi="Times New Roman" w:cs="Times New Roman"/>
              </w:rPr>
              <w:t xml:space="preserve">a </w:t>
            </w:r>
            <w:r w:rsidR="004D77EB" w:rsidRPr="00445114">
              <w:rPr>
                <w:rFonts w:ascii="Times New Roman" w:hAnsi="Times New Roman" w:cs="Times New Roman"/>
              </w:rPr>
              <w:t xml:space="preserve">higher number of ties to the working class </w:t>
            </w:r>
            <w:r w:rsidR="00993264" w:rsidRPr="00445114">
              <w:rPr>
                <w:rFonts w:ascii="Times New Roman" w:hAnsi="Times New Roman" w:cs="Times New Roman"/>
              </w:rPr>
              <w:t>is</w:t>
            </w:r>
            <w:r w:rsidR="004D77EB" w:rsidRPr="00445114">
              <w:rPr>
                <w:rFonts w:ascii="Times New Roman" w:hAnsi="Times New Roman" w:cs="Times New Roman"/>
              </w:rPr>
              <w:t xml:space="preserve"> associated with higher redistributive preferences.</w:t>
            </w:r>
            <w:r w:rsidR="00ED1E70" w:rsidRPr="00445114">
              <w:rPr>
                <w:rFonts w:ascii="Times New Roman" w:hAnsi="Times New Roman" w:cs="Times New Roman"/>
              </w:rPr>
              <w:t xml:space="preserve"> Also, </w:t>
            </w:r>
            <w:r w:rsidR="00EE6334" w:rsidRPr="00445114">
              <w:rPr>
                <w:rFonts w:ascii="Times New Roman" w:hAnsi="Times New Roman" w:cs="Times New Roman"/>
              </w:rPr>
              <w:t>intermediate</w:t>
            </w:r>
            <w:r w:rsidR="00ED1E70" w:rsidRPr="00445114">
              <w:rPr>
                <w:rFonts w:ascii="Times New Roman" w:hAnsi="Times New Roman" w:cs="Times New Roman"/>
              </w:rPr>
              <w:t xml:space="preserve"> class ties show a positive but not statistically significant association with redistributive preferences. Finally, a higher number of ties to the higher class is associated with lower redistributive preferences. </w:t>
            </w:r>
          </w:p>
          <w:p w14:paraId="0684B85D" w14:textId="77777777" w:rsidR="00293A6B" w:rsidRPr="00445114" w:rsidRDefault="00293A6B" w:rsidP="00257774">
            <w:pPr>
              <w:rPr>
                <w:rFonts w:ascii="Times New Roman" w:hAnsi="Times New Roman" w:cs="Times New Roman"/>
              </w:rPr>
            </w:pPr>
          </w:p>
          <w:p w14:paraId="178AABB2" w14:textId="42A02068" w:rsidR="00A7586D" w:rsidRPr="00445114" w:rsidRDefault="00ED1E70" w:rsidP="00257774">
            <w:pPr>
              <w:rPr>
                <w:rFonts w:ascii="Times New Roman" w:hAnsi="Times New Roman" w:cs="Times New Roman"/>
              </w:rPr>
            </w:pPr>
            <w:r w:rsidRPr="00445114">
              <w:rPr>
                <w:rFonts w:ascii="Times New Roman" w:hAnsi="Times New Roman" w:cs="Times New Roman"/>
              </w:rPr>
              <w:t xml:space="preserve">Regarding the interaction between individual class position and network class profile, we observe contrasting results. The </w:t>
            </w:r>
            <w:r w:rsidR="00293A6B" w:rsidRPr="00445114">
              <w:rPr>
                <w:rFonts w:ascii="Times New Roman" w:hAnsi="Times New Roman" w:cs="Times New Roman"/>
              </w:rPr>
              <w:t xml:space="preserve">results </w:t>
            </w:r>
            <w:r w:rsidR="0083473A" w:rsidRPr="00445114">
              <w:rPr>
                <w:rFonts w:ascii="Times New Roman" w:hAnsi="Times New Roman" w:cs="Times New Roman"/>
              </w:rPr>
              <w:t xml:space="preserve">of the </w:t>
            </w:r>
            <w:r w:rsidR="0083473A" w:rsidRPr="00445114">
              <w:rPr>
                <w:rFonts w:ascii="Times New Roman" w:hAnsi="Times New Roman" w:cs="Times New Roman"/>
              </w:rPr>
              <w:lastRenderedPageBreak/>
              <w:t xml:space="preserve">interaction between </w:t>
            </w:r>
            <w:r w:rsidR="00B70EAE" w:rsidRPr="00445114">
              <w:rPr>
                <w:rFonts w:ascii="Times New Roman" w:hAnsi="Times New Roman" w:cs="Times New Roman"/>
              </w:rPr>
              <w:t>the individual class position with the class profile</w:t>
            </w:r>
            <w:r w:rsidR="0083473A" w:rsidRPr="00445114">
              <w:rPr>
                <w:rFonts w:ascii="Times New Roman" w:hAnsi="Times New Roman" w:cs="Times New Roman"/>
              </w:rPr>
              <w:t xml:space="preserve">s </w:t>
            </w:r>
            <w:r w:rsidR="00274E48" w:rsidRPr="00445114">
              <w:rPr>
                <w:rFonts w:ascii="Times New Roman" w:hAnsi="Times New Roman" w:cs="Times New Roman"/>
              </w:rPr>
              <w:t xml:space="preserve">lead to rather different results. In the case of the intermediate class, having more contacts with the intermediate class positions does not change redistributive preferences. </w:t>
            </w:r>
            <w:proofErr w:type="gramStart"/>
            <w:r w:rsidR="00274E48" w:rsidRPr="00445114">
              <w:rPr>
                <w:rFonts w:ascii="Times New Roman" w:hAnsi="Times New Roman" w:cs="Times New Roman"/>
              </w:rPr>
              <w:t xml:space="preserve">Similar </w:t>
            </w:r>
            <w:r w:rsidR="00264FDE" w:rsidRPr="00445114">
              <w:rPr>
                <w:rFonts w:ascii="Times New Roman" w:hAnsi="Times New Roman" w:cs="Times New Roman"/>
              </w:rPr>
              <w:t>to</w:t>
            </w:r>
            <w:proofErr w:type="gramEnd"/>
            <w:r w:rsidR="00274E48" w:rsidRPr="00445114">
              <w:rPr>
                <w:rFonts w:ascii="Times New Roman" w:hAnsi="Times New Roman" w:cs="Times New Roman"/>
              </w:rPr>
              <w:t xml:space="preserve"> the working class</w:t>
            </w:r>
            <w:r w:rsidR="0043269C" w:rsidRPr="00445114">
              <w:rPr>
                <w:rFonts w:ascii="Times New Roman" w:hAnsi="Times New Roman" w:cs="Times New Roman"/>
              </w:rPr>
              <w:t xml:space="preserve">, having more </w:t>
            </w:r>
            <w:proofErr w:type="gramStart"/>
            <w:r w:rsidR="0043269C" w:rsidRPr="00445114">
              <w:rPr>
                <w:rFonts w:ascii="Times New Roman" w:hAnsi="Times New Roman" w:cs="Times New Roman"/>
              </w:rPr>
              <w:t>contacts</w:t>
            </w:r>
            <w:proofErr w:type="gramEnd"/>
            <w:r w:rsidR="0043269C" w:rsidRPr="00445114">
              <w:rPr>
                <w:rFonts w:ascii="Times New Roman" w:hAnsi="Times New Roman" w:cs="Times New Roman"/>
              </w:rPr>
              <w:t xml:space="preserve"> with the working class does not affect redistributive preferences. </w:t>
            </w:r>
          </w:p>
          <w:p w14:paraId="5FFB2576" w14:textId="77777777" w:rsidR="006D720B" w:rsidRPr="00445114" w:rsidRDefault="006D720B" w:rsidP="00257774">
            <w:pPr>
              <w:rPr>
                <w:rFonts w:ascii="Times New Roman" w:hAnsi="Times New Roman" w:cs="Times New Roman"/>
              </w:rPr>
            </w:pPr>
          </w:p>
          <w:p w14:paraId="61DEA4AC" w14:textId="2DBE267F" w:rsidR="006D720B" w:rsidRPr="00445114" w:rsidRDefault="006D720B" w:rsidP="00257774">
            <w:pPr>
              <w:rPr>
                <w:rFonts w:ascii="Times New Roman" w:hAnsi="Times New Roman" w:cs="Times New Roman"/>
              </w:rPr>
            </w:pPr>
            <w:r w:rsidRPr="00445114">
              <w:rPr>
                <w:rFonts w:ascii="Times New Roman" w:hAnsi="Times New Roman" w:cs="Times New Roman"/>
              </w:rPr>
              <w:t>In my opinion</w:t>
            </w:r>
            <w:r w:rsidR="00E324D2" w:rsidRPr="00445114">
              <w:rPr>
                <w:rFonts w:ascii="Times New Roman" w:hAnsi="Times New Roman" w:cs="Times New Roman"/>
              </w:rPr>
              <w:t>,</w:t>
            </w:r>
            <w:r w:rsidRPr="00445114">
              <w:rPr>
                <w:rFonts w:ascii="Times New Roman" w:hAnsi="Times New Roman" w:cs="Times New Roman"/>
              </w:rPr>
              <w:t xml:space="preserve"> this indicates </w:t>
            </w:r>
            <w:r w:rsidR="00967089" w:rsidRPr="00445114">
              <w:rPr>
                <w:rFonts w:ascii="Times New Roman" w:hAnsi="Times New Roman" w:cs="Times New Roman"/>
              </w:rPr>
              <w:t>the difference</w:t>
            </w:r>
            <w:r w:rsidRPr="00445114">
              <w:rPr>
                <w:rFonts w:ascii="Times New Roman" w:hAnsi="Times New Roman" w:cs="Times New Roman"/>
              </w:rPr>
              <w:t xml:space="preserve"> of the class-based homogeneity measure as it does not work on the number, but the share of </w:t>
            </w:r>
            <w:r w:rsidR="00E324D2" w:rsidRPr="00445114">
              <w:rPr>
                <w:rFonts w:ascii="Times New Roman" w:hAnsi="Times New Roman" w:cs="Times New Roman"/>
              </w:rPr>
              <w:t xml:space="preserve">contacts of the same class. </w:t>
            </w:r>
            <w:r w:rsidR="000502E5" w:rsidRPr="00445114">
              <w:rPr>
                <w:rFonts w:ascii="Times New Roman" w:hAnsi="Times New Roman" w:cs="Times New Roman"/>
              </w:rPr>
              <w:t xml:space="preserve">I agree that the rationale behind the </w:t>
            </w:r>
            <w:r w:rsidR="00296A78" w:rsidRPr="00445114">
              <w:rPr>
                <w:rFonts w:ascii="Times New Roman" w:hAnsi="Times New Roman" w:cs="Times New Roman"/>
              </w:rPr>
              <w:t>class profiles</w:t>
            </w:r>
            <w:r w:rsidR="000502E5" w:rsidRPr="00445114">
              <w:rPr>
                <w:rFonts w:ascii="Times New Roman" w:hAnsi="Times New Roman" w:cs="Times New Roman"/>
              </w:rPr>
              <w:t xml:space="preserve"> interacting with the individual class position follows a similar </w:t>
            </w:r>
            <w:r w:rsidR="00E44775" w:rsidRPr="00445114">
              <w:rPr>
                <w:rFonts w:ascii="Times New Roman" w:hAnsi="Times New Roman" w:cs="Times New Roman"/>
              </w:rPr>
              <w:t xml:space="preserve">argumentation in terms of having ties to a similar class. </w:t>
            </w:r>
            <w:r w:rsidR="0028625A" w:rsidRPr="00445114">
              <w:rPr>
                <w:rFonts w:ascii="Times New Roman" w:hAnsi="Times New Roman" w:cs="Times New Roman"/>
              </w:rPr>
              <w:t>However, I would argue that</w:t>
            </w:r>
            <w:r w:rsidR="00E44775" w:rsidRPr="00445114">
              <w:rPr>
                <w:rFonts w:ascii="Times New Roman" w:hAnsi="Times New Roman" w:cs="Times New Roman"/>
              </w:rPr>
              <w:t xml:space="preserve"> </w:t>
            </w:r>
            <w:r w:rsidR="00296A78" w:rsidRPr="00445114">
              <w:rPr>
                <w:rFonts w:ascii="Times New Roman" w:hAnsi="Times New Roman" w:cs="Times New Roman"/>
              </w:rPr>
              <w:t xml:space="preserve">a single measure that represents the share instead of the absolute number </w:t>
            </w:r>
            <w:r w:rsidR="000D0C5E" w:rsidRPr="00445114">
              <w:rPr>
                <w:rFonts w:ascii="Times New Roman" w:hAnsi="Times New Roman" w:cs="Times New Roman"/>
              </w:rPr>
              <w:t>is more parsimonious than including three interaction terms at the same time.</w:t>
            </w:r>
          </w:p>
          <w:p w14:paraId="7467AC40" w14:textId="77777777" w:rsidR="0015395D" w:rsidRPr="00445114" w:rsidRDefault="0015395D" w:rsidP="00257774">
            <w:pPr>
              <w:rPr>
                <w:rFonts w:ascii="Times New Roman" w:hAnsi="Times New Roman" w:cs="Times New Roman"/>
              </w:rPr>
            </w:pPr>
          </w:p>
          <w:p w14:paraId="6BF057C2" w14:textId="7C9F7CF9" w:rsidR="005F4402" w:rsidRPr="00445114" w:rsidRDefault="005F4402" w:rsidP="00121668">
            <w:pPr>
              <w:rPr>
                <w:rFonts w:ascii="Times New Roman" w:hAnsi="Times New Roman" w:cs="Times New Roman"/>
              </w:rPr>
            </w:pPr>
          </w:p>
        </w:tc>
      </w:tr>
      <w:tr w:rsidR="005F4402" w:rsidRPr="00445114" w14:paraId="2E5EB6E4" w14:textId="77777777" w:rsidTr="002127B8">
        <w:tc>
          <w:tcPr>
            <w:tcW w:w="324" w:type="pct"/>
            <w:hideMark/>
          </w:tcPr>
          <w:p w14:paraId="4CE60DC1"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lastRenderedPageBreak/>
              <w:t>R2.7</w:t>
            </w:r>
          </w:p>
        </w:tc>
        <w:tc>
          <w:tcPr>
            <w:tcW w:w="1644" w:type="pct"/>
            <w:hideMark/>
          </w:tcPr>
          <w:p w14:paraId="0A40CC5D" w14:textId="77777777" w:rsidR="007F4876" w:rsidRPr="00445114" w:rsidRDefault="002A0370" w:rsidP="00121668">
            <w:pPr>
              <w:rPr>
                <w:rFonts w:ascii="Times New Roman" w:hAnsi="Times New Roman" w:cs="Times New Roman"/>
              </w:rPr>
            </w:pPr>
            <w:r w:rsidRPr="00445114">
              <w:rPr>
                <w:rFonts w:ascii="Times New Roman" w:hAnsi="Times New Roman" w:cs="Times New Roman"/>
              </w:rPr>
              <w:t xml:space="preserve">Finally, I do not think that the following conclusion is supported by the current analysis: “These results support the idea that low </w:t>
            </w:r>
            <w:proofErr w:type="spellStart"/>
            <w:r w:rsidRPr="00445114">
              <w:rPr>
                <w:rFonts w:ascii="Times New Roman" w:hAnsi="Times New Roman" w:cs="Times New Roman"/>
              </w:rPr>
              <w:t>crossclass</w:t>
            </w:r>
            <w:proofErr w:type="spellEnd"/>
            <w:r w:rsidRPr="00445114">
              <w:rPr>
                <w:rFonts w:ascii="Times New Roman" w:hAnsi="Times New Roman" w:cs="Times New Roman"/>
              </w:rPr>
              <w:t xml:space="preserve"> embeddedness can reduce collective solidarity as they limit awareness about the living conditions of other classes.” Results however suggest that a low cross-class embeddedness increases “solidarity” for the working class. </w:t>
            </w:r>
          </w:p>
          <w:p w14:paraId="00F64D8F" w14:textId="77777777" w:rsidR="007F4876" w:rsidRPr="00445114" w:rsidRDefault="002A0370" w:rsidP="00121668">
            <w:pPr>
              <w:rPr>
                <w:rFonts w:ascii="Times New Roman" w:hAnsi="Times New Roman" w:cs="Times New Roman"/>
              </w:rPr>
            </w:pPr>
            <w:r w:rsidRPr="00445114">
              <w:rPr>
                <w:rFonts w:ascii="Times New Roman" w:hAnsi="Times New Roman" w:cs="Times New Roman"/>
              </w:rPr>
              <w:t xml:space="preserve">One interpretation is that authors mean that cross-class embeddedness increases solidarity only for the higher classes, but then it should either be specified that this theoretical model only applies to the service </w:t>
            </w:r>
            <w:proofErr w:type="gramStart"/>
            <w:r w:rsidRPr="00445114">
              <w:rPr>
                <w:rFonts w:ascii="Times New Roman" w:hAnsi="Times New Roman" w:cs="Times New Roman"/>
              </w:rPr>
              <w:t>class, or</w:t>
            </w:r>
            <w:proofErr w:type="gramEnd"/>
            <w:r w:rsidRPr="00445114">
              <w:rPr>
                <w:rFonts w:ascii="Times New Roman" w:hAnsi="Times New Roman" w:cs="Times New Roman"/>
              </w:rPr>
              <w:t xml:space="preserve"> discuss why cross-class interaction reduces solidarity (?) for the working class, which appears to be the result of the models. </w:t>
            </w:r>
          </w:p>
          <w:p w14:paraId="30AA7EA7" w14:textId="72ECC960" w:rsidR="002A0370" w:rsidRPr="00445114" w:rsidRDefault="002A0370" w:rsidP="00121668">
            <w:pPr>
              <w:rPr>
                <w:rFonts w:ascii="Times New Roman" w:hAnsi="Times New Roman" w:cs="Times New Roman"/>
              </w:rPr>
            </w:pPr>
            <w:r w:rsidRPr="00445114">
              <w:rPr>
                <w:rFonts w:ascii="Times New Roman" w:hAnsi="Times New Roman" w:cs="Times New Roman"/>
              </w:rPr>
              <w:t>In summary, the micro-level theory focusing on homogeneous networks is not consistently presented throughout the paper, leading the author to draw ambiguous conclusions.</w:t>
            </w:r>
          </w:p>
        </w:tc>
        <w:tc>
          <w:tcPr>
            <w:tcW w:w="3032" w:type="pct"/>
            <w:hideMark/>
          </w:tcPr>
          <w:p w14:paraId="50A22E0F" w14:textId="77777777" w:rsidR="00BD1D9D" w:rsidRPr="00445114" w:rsidRDefault="00BD1D9D" w:rsidP="00BD1D9D">
            <w:pPr>
              <w:rPr>
                <w:rFonts w:ascii="Times New Roman" w:hAnsi="Times New Roman" w:cs="Times New Roman"/>
              </w:rPr>
            </w:pPr>
            <w:r w:rsidRPr="00445114">
              <w:rPr>
                <w:rFonts w:ascii="Times New Roman" w:hAnsi="Times New Roman" w:cs="Times New Roman"/>
              </w:rPr>
              <w:t>This is a point that requires further clarification, particularly in the theoretical model. Accordingly, I have specified that class-network homogeneity is conditional on an individual's class position. In the section on “Network Segregation and Redistributive Preferences,” I clarify that homogeneity within the working and service classes is expected to have distinct implications for redistributive preferences.</w:t>
            </w:r>
          </w:p>
          <w:p w14:paraId="78CDDCEC" w14:textId="77777777" w:rsidR="00BD1D9D" w:rsidRPr="00445114" w:rsidRDefault="00BD1D9D" w:rsidP="00BD1D9D">
            <w:pPr>
              <w:rPr>
                <w:rFonts w:ascii="Times New Roman" w:hAnsi="Times New Roman" w:cs="Times New Roman"/>
              </w:rPr>
            </w:pPr>
          </w:p>
          <w:p w14:paraId="0CA14405" w14:textId="77777777" w:rsidR="00BD1D9D" w:rsidRPr="00445114" w:rsidRDefault="00BD1D9D" w:rsidP="00BD1D9D">
            <w:pPr>
              <w:rPr>
                <w:rFonts w:ascii="Times New Roman" w:hAnsi="Times New Roman" w:cs="Times New Roman"/>
              </w:rPr>
            </w:pPr>
            <w:r w:rsidRPr="00445114">
              <w:rPr>
                <w:rFonts w:ascii="Times New Roman" w:hAnsi="Times New Roman" w:cs="Times New Roman"/>
              </w:rPr>
              <w:t>I argue that, at both ends of the class structure, homogeneity is associated with stronger class-based attitudes. Specifically, working-class individuals embedded in homogeneous working-class networks are more likely to support redistribution than those with less homogeneity in their networks. In contrast, service-class individuals with homogeneous service-class networks tend to be less supportive of redistribution than their counterparts with more heterogeneous networks.</w:t>
            </w:r>
          </w:p>
          <w:p w14:paraId="21BB3814" w14:textId="77777777" w:rsidR="00BD1D9D" w:rsidRPr="00445114" w:rsidRDefault="00BD1D9D" w:rsidP="00BD1D9D">
            <w:pPr>
              <w:rPr>
                <w:rFonts w:ascii="Times New Roman" w:hAnsi="Times New Roman" w:cs="Times New Roman"/>
              </w:rPr>
            </w:pPr>
          </w:p>
          <w:p w14:paraId="26631CF3" w14:textId="77777777" w:rsidR="00BD1D9D" w:rsidRPr="00445114" w:rsidRDefault="00BD1D9D" w:rsidP="00BD1D9D">
            <w:pPr>
              <w:rPr>
                <w:rFonts w:ascii="Times New Roman" w:hAnsi="Times New Roman" w:cs="Times New Roman"/>
              </w:rPr>
            </w:pPr>
            <w:r w:rsidRPr="00445114">
              <w:rPr>
                <w:rFonts w:ascii="Times New Roman" w:hAnsi="Times New Roman" w:cs="Times New Roman"/>
              </w:rPr>
              <w:t>In this context, homogeneity within the service class is linked to lower levels of out-group solidarity. Greater cross-class contact may foster empathy toward those facing hardship and, in turn, strengthen solidarity, ultimately leading to increased support for redistribution.</w:t>
            </w:r>
          </w:p>
          <w:p w14:paraId="435A6D45" w14:textId="77777777" w:rsidR="00BD1D9D" w:rsidRPr="00445114" w:rsidRDefault="00BD1D9D" w:rsidP="00BD1D9D">
            <w:pPr>
              <w:rPr>
                <w:rFonts w:ascii="Times New Roman" w:hAnsi="Times New Roman" w:cs="Times New Roman"/>
              </w:rPr>
            </w:pPr>
          </w:p>
          <w:p w14:paraId="7F1EC57B" w14:textId="77777777" w:rsidR="00BD1D9D" w:rsidRPr="00445114" w:rsidRDefault="00BD1D9D" w:rsidP="00BD1D9D">
            <w:pPr>
              <w:rPr>
                <w:rFonts w:ascii="Times New Roman" w:hAnsi="Times New Roman" w:cs="Times New Roman"/>
              </w:rPr>
            </w:pPr>
            <w:r w:rsidRPr="00445114">
              <w:rPr>
                <w:rFonts w:ascii="Times New Roman" w:hAnsi="Times New Roman" w:cs="Times New Roman"/>
              </w:rPr>
              <w:t xml:space="preserve">Conversely, homogeneity within the working class may be associated with stronger demands for redistribution. This could stem from heightened marginalization, which reinforces a shared class </w:t>
            </w:r>
            <w:proofErr w:type="gramStart"/>
            <w:r w:rsidRPr="00445114">
              <w:rPr>
                <w:rFonts w:ascii="Times New Roman" w:hAnsi="Times New Roman" w:cs="Times New Roman"/>
              </w:rPr>
              <w:t>identity—a</w:t>
            </w:r>
            <w:proofErr w:type="gramEnd"/>
            <w:r w:rsidRPr="00445114">
              <w:rPr>
                <w:rFonts w:ascii="Times New Roman" w:hAnsi="Times New Roman" w:cs="Times New Roman"/>
              </w:rPr>
              <w:t xml:space="preserve"> sense of commonality that may become diluted as cross-class ties extend to the intermediate and service classes.</w:t>
            </w:r>
          </w:p>
          <w:p w14:paraId="71AA6170" w14:textId="77777777" w:rsidR="003D70C0" w:rsidRPr="00445114" w:rsidRDefault="003D70C0" w:rsidP="00BD1D9D">
            <w:pPr>
              <w:rPr>
                <w:rFonts w:ascii="Times New Roman" w:hAnsi="Times New Roman" w:cs="Times New Roman"/>
              </w:rPr>
            </w:pPr>
          </w:p>
          <w:p w14:paraId="17C9A8D5" w14:textId="5BBCC189" w:rsidR="00275271" w:rsidRPr="00445114" w:rsidRDefault="00275271" w:rsidP="00BD1D9D">
            <w:pPr>
              <w:rPr>
                <w:rFonts w:ascii="Times New Roman" w:hAnsi="Times New Roman" w:cs="Times New Roman"/>
              </w:rPr>
            </w:pPr>
          </w:p>
        </w:tc>
      </w:tr>
      <w:tr w:rsidR="005F4402" w:rsidRPr="00445114" w14:paraId="6C10C475" w14:textId="77777777" w:rsidTr="002127B8">
        <w:tc>
          <w:tcPr>
            <w:tcW w:w="324" w:type="pct"/>
            <w:hideMark/>
          </w:tcPr>
          <w:p w14:paraId="029B158F"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8</w:t>
            </w:r>
          </w:p>
        </w:tc>
        <w:tc>
          <w:tcPr>
            <w:tcW w:w="1644" w:type="pct"/>
            <w:hideMark/>
          </w:tcPr>
          <w:p w14:paraId="1296C26E"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Social class is not defined in the paper which makes it a bit unclear </w:t>
            </w:r>
            <w:proofErr w:type="gramStart"/>
            <w:r w:rsidRPr="00445114">
              <w:rPr>
                <w:rFonts w:ascii="Times New Roman" w:hAnsi="Times New Roman" w:cs="Times New Roman"/>
              </w:rPr>
              <w:t>if</w:t>
            </w:r>
            <w:proofErr w:type="gramEnd"/>
            <w:r w:rsidRPr="00445114">
              <w:rPr>
                <w:rFonts w:ascii="Times New Roman" w:hAnsi="Times New Roman" w:cs="Times New Roman"/>
              </w:rPr>
              <w:t xml:space="preserve"> social relations are a part of class or not.</w:t>
            </w:r>
          </w:p>
        </w:tc>
        <w:tc>
          <w:tcPr>
            <w:tcW w:w="3032" w:type="pct"/>
            <w:hideMark/>
          </w:tcPr>
          <w:p w14:paraId="3CADA146" w14:textId="76679A26" w:rsidR="002A0370" w:rsidRPr="00445114" w:rsidRDefault="009503E8" w:rsidP="00121668">
            <w:pPr>
              <w:rPr>
                <w:rFonts w:ascii="Times New Roman" w:hAnsi="Times New Roman" w:cs="Times New Roman"/>
              </w:rPr>
            </w:pPr>
            <w:r w:rsidRPr="00445114">
              <w:rPr>
                <w:rFonts w:ascii="Times New Roman" w:hAnsi="Times New Roman" w:cs="Times New Roman"/>
              </w:rPr>
              <w:t xml:space="preserve">This point has been further clarified by </w:t>
            </w:r>
            <w:r w:rsidR="00D45D65" w:rsidRPr="00445114">
              <w:rPr>
                <w:rFonts w:ascii="Times New Roman" w:hAnsi="Times New Roman" w:cs="Times New Roman"/>
              </w:rPr>
              <w:t xml:space="preserve">describing how social class </w:t>
            </w:r>
            <w:r w:rsidR="004350AD" w:rsidRPr="00445114">
              <w:rPr>
                <w:rFonts w:ascii="Times New Roman" w:hAnsi="Times New Roman" w:cs="Times New Roman"/>
              </w:rPr>
              <w:t>is</w:t>
            </w:r>
            <w:r w:rsidR="00D45D65" w:rsidRPr="00445114">
              <w:rPr>
                <w:rFonts w:ascii="Times New Roman" w:hAnsi="Times New Roman" w:cs="Times New Roman"/>
              </w:rPr>
              <w:t xml:space="preserve"> conceptualized in the theory, by mentioning </w:t>
            </w:r>
            <w:r w:rsidR="004350AD" w:rsidRPr="00445114">
              <w:rPr>
                <w:rFonts w:ascii="Times New Roman" w:hAnsi="Times New Roman" w:cs="Times New Roman"/>
              </w:rPr>
              <w:t>that they</w:t>
            </w:r>
            <w:r w:rsidR="00D45D65" w:rsidRPr="00445114">
              <w:rPr>
                <w:rFonts w:ascii="Times New Roman" w:hAnsi="Times New Roman" w:cs="Times New Roman"/>
              </w:rPr>
              <w:t xml:space="preserve"> are understood as a structural position derived from labor relations within the labor market and production units, typically represented by occupations.</w:t>
            </w:r>
          </w:p>
        </w:tc>
      </w:tr>
      <w:tr w:rsidR="005F4402" w:rsidRPr="00445114" w14:paraId="3A4E4537" w14:textId="77777777" w:rsidTr="002127B8">
        <w:tc>
          <w:tcPr>
            <w:tcW w:w="324" w:type="pct"/>
            <w:hideMark/>
          </w:tcPr>
          <w:p w14:paraId="5A4DA806"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9</w:t>
            </w:r>
          </w:p>
        </w:tc>
        <w:tc>
          <w:tcPr>
            <w:tcW w:w="1644" w:type="pct"/>
            <w:hideMark/>
          </w:tcPr>
          <w:p w14:paraId="7033E131"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The term upper class is used synonymously with service class. This is a bit problematic since the upper class is often used for a smaller group whereas the service </w:t>
            </w:r>
            <w:r w:rsidRPr="00445114">
              <w:rPr>
                <w:rFonts w:ascii="Times New Roman" w:hAnsi="Times New Roman" w:cs="Times New Roman"/>
              </w:rPr>
              <w:lastRenderedPageBreak/>
              <w:t>class refers to (in this case) 42% of the population (see Table A5).</w:t>
            </w:r>
          </w:p>
        </w:tc>
        <w:tc>
          <w:tcPr>
            <w:tcW w:w="3032" w:type="pct"/>
            <w:hideMark/>
          </w:tcPr>
          <w:p w14:paraId="11530E0A" w14:textId="1D00FBA0" w:rsidR="002A0370" w:rsidRPr="00445114" w:rsidRDefault="00DE067F" w:rsidP="00121668">
            <w:pPr>
              <w:rPr>
                <w:rFonts w:ascii="Times New Roman" w:hAnsi="Times New Roman" w:cs="Times New Roman"/>
              </w:rPr>
            </w:pPr>
            <w:r w:rsidRPr="00445114">
              <w:rPr>
                <w:rFonts w:ascii="Times New Roman" w:hAnsi="Times New Roman" w:cs="Times New Roman"/>
              </w:rPr>
              <w:lastRenderedPageBreak/>
              <w:t>The conflation of "upper class" with "service class" can obscure the broader occupational and structural differences captured by the latter. Given that the "service class" in this study represents 42% of the population, referring to it as the "upper class" would misrepresent its scope. For the sake of conceptual precision and consistency, the term "service class" is used throughout the paper</w:t>
            </w:r>
            <w:r w:rsidR="002C7C8C" w:rsidRPr="00445114">
              <w:rPr>
                <w:rFonts w:ascii="Times New Roman" w:hAnsi="Times New Roman" w:cs="Times New Roman"/>
              </w:rPr>
              <w:t xml:space="preserve"> instead of upper-class</w:t>
            </w:r>
            <w:r w:rsidRPr="00445114">
              <w:rPr>
                <w:rFonts w:ascii="Times New Roman" w:hAnsi="Times New Roman" w:cs="Times New Roman"/>
              </w:rPr>
              <w:t>.</w:t>
            </w:r>
            <w:r w:rsidRPr="00445114">
              <w:rPr>
                <w:rFonts w:ascii="Times New Roman" w:hAnsi="Times New Roman" w:cs="Times New Roman"/>
              </w:rPr>
              <w:br/>
            </w:r>
          </w:p>
        </w:tc>
      </w:tr>
      <w:tr w:rsidR="005F4402" w:rsidRPr="00445114" w14:paraId="327C835F" w14:textId="77777777" w:rsidTr="002127B8">
        <w:tc>
          <w:tcPr>
            <w:tcW w:w="324" w:type="pct"/>
            <w:hideMark/>
          </w:tcPr>
          <w:p w14:paraId="67C20F91"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0</w:t>
            </w:r>
          </w:p>
        </w:tc>
        <w:tc>
          <w:tcPr>
            <w:tcW w:w="1644" w:type="pct"/>
            <w:hideMark/>
          </w:tcPr>
          <w:p w14:paraId="1ADC1D8C"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As noted on page 12, Lindh &amp; Andersson use market inequality while the current paper uses GINI post-taxes and transfers. These two are quite different variables and it is unsurprising that they show different results.</w:t>
            </w:r>
          </w:p>
        </w:tc>
        <w:tc>
          <w:tcPr>
            <w:tcW w:w="3032" w:type="pct"/>
            <w:hideMark/>
          </w:tcPr>
          <w:p w14:paraId="4E19A796" w14:textId="565FCD3C" w:rsidR="002A0370" w:rsidRPr="00445114" w:rsidRDefault="007D4505" w:rsidP="00121668">
            <w:pPr>
              <w:rPr>
                <w:rFonts w:ascii="Times New Roman" w:hAnsi="Times New Roman" w:cs="Times New Roman"/>
              </w:rPr>
            </w:pPr>
            <w:r w:rsidRPr="00445114">
              <w:rPr>
                <w:rFonts w:ascii="Times New Roman" w:hAnsi="Times New Roman" w:cs="Times New Roman"/>
              </w:rPr>
              <w:t xml:space="preserve">Agree, this is a substantial difference. </w:t>
            </w:r>
            <w:r w:rsidR="00210CD1" w:rsidRPr="00445114">
              <w:rPr>
                <w:rFonts w:ascii="Times New Roman" w:hAnsi="Times New Roman" w:cs="Times New Roman"/>
              </w:rPr>
              <w:t>I have downplayed the previous claims in relation to this criticism.</w:t>
            </w:r>
            <w:r w:rsidR="00087337" w:rsidRPr="00445114">
              <w:rPr>
                <w:rFonts w:ascii="Times New Roman" w:hAnsi="Times New Roman" w:cs="Times New Roman"/>
              </w:rPr>
              <w:t xml:space="preserve"> I have also </w:t>
            </w:r>
            <w:r w:rsidR="00E65E60" w:rsidRPr="00445114">
              <w:rPr>
                <w:rFonts w:ascii="Times New Roman" w:hAnsi="Times New Roman" w:cs="Times New Roman"/>
              </w:rPr>
              <w:t>chosen</w:t>
            </w:r>
            <w:r w:rsidR="00087337" w:rsidRPr="00445114">
              <w:rPr>
                <w:rFonts w:ascii="Times New Roman" w:hAnsi="Times New Roman" w:cs="Times New Roman"/>
              </w:rPr>
              <w:t xml:space="preserve"> </w:t>
            </w:r>
            <w:r w:rsidR="00903B06" w:rsidRPr="00445114">
              <w:rPr>
                <w:rFonts w:ascii="Times New Roman" w:hAnsi="Times New Roman" w:cs="Times New Roman"/>
              </w:rPr>
              <w:t>an alternative</w:t>
            </w:r>
            <w:r w:rsidR="00087337" w:rsidRPr="00445114">
              <w:rPr>
                <w:rFonts w:ascii="Times New Roman" w:hAnsi="Times New Roman" w:cs="Times New Roman"/>
              </w:rPr>
              <w:t xml:space="preserve"> empirical strategy regarding the role of income inequality (post-tax and transfers).</w:t>
            </w:r>
          </w:p>
          <w:p w14:paraId="09663E9B" w14:textId="62087685" w:rsidR="00E65E60" w:rsidRPr="00445114" w:rsidRDefault="00E65E60" w:rsidP="00121668">
            <w:pPr>
              <w:rPr>
                <w:rFonts w:ascii="Times New Roman" w:hAnsi="Times New Roman" w:cs="Times New Roman"/>
              </w:rPr>
            </w:pPr>
          </w:p>
        </w:tc>
      </w:tr>
      <w:tr w:rsidR="005F4402" w:rsidRPr="00445114" w14:paraId="02D6916C" w14:textId="77777777" w:rsidTr="002127B8">
        <w:tc>
          <w:tcPr>
            <w:tcW w:w="324" w:type="pct"/>
            <w:hideMark/>
          </w:tcPr>
          <w:p w14:paraId="6DC89CCA"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1</w:t>
            </w:r>
          </w:p>
        </w:tc>
        <w:tc>
          <w:tcPr>
            <w:tcW w:w="1644" w:type="pct"/>
            <w:hideMark/>
          </w:tcPr>
          <w:p w14:paraId="4433E3F3"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Please clarify why GINI post-taxes and transfers are included in the same model as the welfare state index. How should we interpret the effect of GINI conditioned on the welfare state – as market inequality?</w:t>
            </w:r>
          </w:p>
        </w:tc>
        <w:tc>
          <w:tcPr>
            <w:tcW w:w="3032" w:type="pct"/>
            <w:hideMark/>
          </w:tcPr>
          <w:p w14:paraId="62B64FBF" w14:textId="77777777" w:rsidR="00D14827" w:rsidRPr="00445114" w:rsidRDefault="00D14827" w:rsidP="00D14827">
            <w:pPr>
              <w:rPr>
                <w:rFonts w:ascii="Times New Roman" w:hAnsi="Times New Roman" w:cs="Times New Roman"/>
              </w:rPr>
            </w:pPr>
            <w:r w:rsidRPr="00445114">
              <w:rPr>
                <w:rFonts w:ascii="Times New Roman" w:hAnsi="Times New Roman" w:cs="Times New Roman"/>
              </w:rPr>
              <w:t>Income inequality reflects the actual distribution of economic resources within a society. In my analysis, I control for welfare size—measured through indicators of redistribution, public spending, and tax revenue—as I acknowledge the importance of institutional factors in shaping redistributive preferences.</w:t>
            </w:r>
          </w:p>
          <w:p w14:paraId="071E4841" w14:textId="77777777" w:rsidR="00D14827" w:rsidRPr="00445114" w:rsidRDefault="00D14827" w:rsidP="00D14827">
            <w:pPr>
              <w:rPr>
                <w:rFonts w:ascii="Times New Roman" w:hAnsi="Times New Roman" w:cs="Times New Roman"/>
              </w:rPr>
            </w:pPr>
          </w:p>
          <w:p w14:paraId="5775F682" w14:textId="77777777" w:rsidR="00E65E60" w:rsidRPr="00445114" w:rsidRDefault="00D14827" w:rsidP="00D14827">
            <w:pPr>
              <w:rPr>
                <w:rFonts w:ascii="Times New Roman" w:hAnsi="Times New Roman" w:cs="Times New Roman"/>
              </w:rPr>
            </w:pPr>
            <w:r w:rsidRPr="00445114">
              <w:rPr>
                <w:rFonts w:ascii="Times New Roman" w:hAnsi="Times New Roman" w:cs="Times New Roman"/>
              </w:rPr>
              <w:t>Given this, the coefficient of the Gini index in a model that also includes a measure of redistribution captures the effect of post-redistribution inequality on the outcome, independently of the extent of redistribution itself. It reflects how the resulting level</w:t>
            </w:r>
            <w:r w:rsidR="005A5650" w:rsidRPr="00445114">
              <w:rPr>
                <w:rFonts w:ascii="Times New Roman" w:hAnsi="Times New Roman" w:cs="Times New Roman"/>
              </w:rPr>
              <w:t>s</w:t>
            </w:r>
            <w:r w:rsidRPr="00445114">
              <w:rPr>
                <w:rFonts w:ascii="Times New Roman" w:hAnsi="Times New Roman" w:cs="Times New Roman"/>
              </w:rPr>
              <w:t xml:space="preserve"> of inequality, rather than the redistributive process, </w:t>
            </w:r>
            <w:r w:rsidR="00AA2836" w:rsidRPr="00445114">
              <w:rPr>
                <w:rFonts w:ascii="Times New Roman" w:hAnsi="Times New Roman" w:cs="Times New Roman"/>
              </w:rPr>
              <w:t>influence</w:t>
            </w:r>
            <w:r w:rsidRPr="00445114">
              <w:rPr>
                <w:rFonts w:ascii="Times New Roman" w:hAnsi="Times New Roman" w:cs="Times New Roman"/>
              </w:rPr>
              <w:t xml:space="preserve"> individuals' attitudes.</w:t>
            </w:r>
          </w:p>
          <w:p w14:paraId="15BCB0C7" w14:textId="3B661D11" w:rsidR="002A0370" w:rsidRPr="00445114" w:rsidRDefault="00D14827" w:rsidP="00D14827">
            <w:pPr>
              <w:rPr>
                <w:rFonts w:ascii="Times New Roman" w:hAnsi="Times New Roman" w:cs="Times New Roman"/>
              </w:rPr>
            </w:pPr>
            <w:r w:rsidRPr="00445114">
              <w:rPr>
                <w:rFonts w:ascii="Times New Roman" w:hAnsi="Times New Roman" w:cs="Times New Roman"/>
              </w:rPr>
              <w:br/>
            </w:r>
          </w:p>
        </w:tc>
      </w:tr>
      <w:tr w:rsidR="005F4402" w:rsidRPr="00445114" w14:paraId="5F387EDB" w14:textId="77777777" w:rsidTr="002127B8">
        <w:tc>
          <w:tcPr>
            <w:tcW w:w="324" w:type="pct"/>
            <w:hideMark/>
          </w:tcPr>
          <w:p w14:paraId="7C958883"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2</w:t>
            </w:r>
          </w:p>
        </w:tc>
        <w:tc>
          <w:tcPr>
            <w:tcW w:w="1644" w:type="pct"/>
            <w:hideMark/>
          </w:tcPr>
          <w:p w14:paraId="0FA31736"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Cross-class embeddedness is not exactly what the dependent variable estimates, rather, it measures homogeneity and hence whether ties are in your own class or not. This might be a subtle but not unimportant difference.</w:t>
            </w:r>
          </w:p>
        </w:tc>
        <w:tc>
          <w:tcPr>
            <w:tcW w:w="3032" w:type="pct"/>
            <w:hideMark/>
          </w:tcPr>
          <w:p w14:paraId="7EBE2258" w14:textId="5567BBC0" w:rsidR="002A0370" w:rsidRPr="00445114" w:rsidRDefault="00DA5941" w:rsidP="00121668">
            <w:pPr>
              <w:rPr>
                <w:rFonts w:ascii="Times New Roman" w:hAnsi="Times New Roman" w:cs="Times New Roman"/>
              </w:rPr>
            </w:pPr>
            <w:r w:rsidRPr="00445114">
              <w:rPr>
                <w:rFonts w:ascii="Times New Roman" w:hAnsi="Times New Roman" w:cs="Times New Roman"/>
              </w:rPr>
              <w:t>I assume this comment refers to the independent variable</w:t>
            </w:r>
            <w:r w:rsidR="00257774" w:rsidRPr="00445114">
              <w:rPr>
                <w:rFonts w:ascii="Times New Roman" w:hAnsi="Times New Roman" w:cs="Times New Roman"/>
              </w:rPr>
              <w:t xml:space="preserve">. </w:t>
            </w:r>
            <w:r w:rsidR="007D4505" w:rsidRPr="00445114">
              <w:rPr>
                <w:rFonts w:ascii="Times New Roman" w:hAnsi="Times New Roman" w:cs="Times New Roman"/>
              </w:rPr>
              <w:t>Indeed,</w:t>
            </w:r>
            <w:r w:rsidR="00257774" w:rsidRPr="00445114">
              <w:rPr>
                <w:rFonts w:ascii="Times New Roman" w:hAnsi="Times New Roman" w:cs="Times New Roman"/>
              </w:rPr>
              <w:t xml:space="preserve"> it is true that it does not measure the same. </w:t>
            </w:r>
            <w:r w:rsidR="002B2BA2" w:rsidRPr="00445114">
              <w:rPr>
                <w:rFonts w:ascii="Times New Roman" w:hAnsi="Times New Roman" w:cs="Times New Roman"/>
              </w:rPr>
              <w:t xml:space="preserve">In contrast, the measure of class-based network segregation – measured by network homogeneity, </w:t>
            </w:r>
            <w:r w:rsidR="000B69EC" w:rsidRPr="00445114">
              <w:rPr>
                <w:rFonts w:ascii="Times New Roman" w:hAnsi="Times New Roman" w:cs="Times New Roman"/>
              </w:rPr>
              <w:t xml:space="preserve">refers </w:t>
            </w:r>
            <w:r w:rsidR="002B2BA2" w:rsidRPr="00445114">
              <w:rPr>
                <w:rFonts w:ascii="Times New Roman" w:hAnsi="Times New Roman" w:cs="Times New Roman"/>
              </w:rPr>
              <w:t xml:space="preserve">to the share of similar </w:t>
            </w:r>
            <w:r w:rsidR="00AC0E62" w:rsidRPr="00445114">
              <w:rPr>
                <w:rFonts w:ascii="Times New Roman" w:hAnsi="Times New Roman" w:cs="Times New Roman"/>
              </w:rPr>
              <w:t>or</w:t>
            </w:r>
            <w:r w:rsidR="002B2BA2" w:rsidRPr="00445114">
              <w:rPr>
                <w:rFonts w:ascii="Times New Roman" w:hAnsi="Times New Roman" w:cs="Times New Roman"/>
              </w:rPr>
              <w:t xml:space="preserve"> same</w:t>
            </w:r>
            <w:r w:rsidR="000B69EC" w:rsidRPr="00445114">
              <w:rPr>
                <w:rFonts w:ascii="Times New Roman" w:hAnsi="Times New Roman" w:cs="Times New Roman"/>
              </w:rPr>
              <w:t xml:space="preserve"> class network ties in reference to ego’s class position.</w:t>
            </w:r>
          </w:p>
        </w:tc>
      </w:tr>
      <w:tr w:rsidR="005F4402" w:rsidRPr="00445114" w14:paraId="2FB5C7E7" w14:textId="77777777" w:rsidTr="002127B8">
        <w:tc>
          <w:tcPr>
            <w:tcW w:w="324" w:type="pct"/>
            <w:hideMark/>
          </w:tcPr>
          <w:p w14:paraId="15677F30"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3</w:t>
            </w:r>
          </w:p>
        </w:tc>
        <w:tc>
          <w:tcPr>
            <w:tcW w:w="1644" w:type="pct"/>
            <w:hideMark/>
          </w:tcPr>
          <w:p w14:paraId="3E870FEE"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The motivation for the descriptive part is (p9-10) largely missing. Please describe the methods and purpose of this analysis. </w:t>
            </w:r>
            <w:proofErr w:type="gramStart"/>
            <w:r w:rsidRPr="00445114">
              <w:rPr>
                <w:rFonts w:ascii="Times New Roman" w:hAnsi="Times New Roman" w:cs="Times New Roman"/>
              </w:rPr>
              <w:t>In particular, I</w:t>
            </w:r>
            <w:proofErr w:type="gramEnd"/>
            <w:r w:rsidRPr="00445114">
              <w:rPr>
                <w:rFonts w:ascii="Times New Roman" w:hAnsi="Times New Roman" w:cs="Times New Roman"/>
              </w:rPr>
              <w:t xml:space="preserve"> do not fully understand the role of Figure 4.</w:t>
            </w:r>
          </w:p>
        </w:tc>
        <w:tc>
          <w:tcPr>
            <w:tcW w:w="3032" w:type="pct"/>
            <w:hideMark/>
          </w:tcPr>
          <w:p w14:paraId="5E7AFFD7" w14:textId="2E9C84B3" w:rsidR="002A0370" w:rsidRPr="00445114" w:rsidRDefault="009D7C37" w:rsidP="002E0D33">
            <w:pPr>
              <w:rPr>
                <w:rFonts w:ascii="Times New Roman" w:hAnsi="Times New Roman" w:cs="Times New Roman"/>
              </w:rPr>
            </w:pPr>
            <w:r w:rsidRPr="00445114">
              <w:rPr>
                <w:rFonts w:ascii="Times New Roman" w:hAnsi="Times New Roman" w:cs="Times New Roman"/>
              </w:rPr>
              <w:t xml:space="preserve">This is correct. </w:t>
            </w:r>
            <w:r w:rsidR="002E0D33" w:rsidRPr="00445114">
              <w:rPr>
                <w:rFonts w:ascii="Times New Roman" w:hAnsi="Times New Roman" w:cs="Times New Roman"/>
              </w:rPr>
              <w:t>Now the methods section includes a brief explanation of the objective of the descriptive analysis.</w:t>
            </w:r>
          </w:p>
        </w:tc>
      </w:tr>
      <w:tr w:rsidR="005F4402" w:rsidRPr="00445114" w14:paraId="03B4FE5F" w14:textId="77777777" w:rsidTr="002127B8">
        <w:tc>
          <w:tcPr>
            <w:tcW w:w="324" w:type="pct"/>
            <w:hideMark/>
          </w:tcPr>
          <w:p w14:paraId="6BC2B8DD"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4</w:t>
            </w:r>
          </w:p>
        </w:tc>
        <w:tc>
          <w:tcPr>
            <w:tcW w:w="1644" w:type="pct"/>
            <w:hideMark/>
          </w:tcPr>
          <w:p w14:paraId="283AEF39"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The heading of Table 2 does not declare the dependent variable.</w:t>
            </w:r>
          </w:p>
        </w:tc>
        <w:tc>
          <w:tcPr>
            <w:tcW w:w="3032" w:type="pct"/>
            <w:hideMark/>
          </w:tcPr>
          <w:p w14:paraId="77F817C6" w14:textId="2E927D7E" w:rsidR="002A0370" w:rsidRPr="00445114" w:rsidRDefault="005C26EF" w:rsidP="00121668">
            <w:pPr>
              <w:rPr>
                <w:rFonts w:ascii="Times New Roman" w:hAnsi="Times New Roman" w:cs="Times New Roman"/>
              </w:rPr>
            </w:pPr>
            <w:r w:rsidRPr="00445114">
              <w:rPr>
                <w:rFonts w:ascii="Times New Roman" w:hAnsi="Times New Roman" w:cs="Times New Roman"/>
              </w:rPr>
              <w:t xml:space="preserve">In </w:t>
            </w:r>
            <w:r w:rsidR="00C67668" w:rsidRPr="00445114">
              <w:rPr>
                <w:rFonts w:ascii="Times New Roman" w:hAnsi="Times New Roman" w:cs="Times New Roman"/>
              </w:rPr>
              <w:t>the new version of the Tables</w:t>
            </w:r>
            <w:r w:rsidR="0074259E" w:rsidRPr="00445114">
              <w:rPr>
                <w:rFonts w:ascii="Times New Roman" w:hAnsi="Times New Roman" w:cs="Times New Roman"/>
              </w:rPr>
              <w:t>,</w:t>
            </w:r>
            <w:r w:rsidR="00C67668" w:rsidRPr="00445114">
              <w:rPr>
                <w:rFonts w:ascii="Times New Roman" w:hAnsi="Times New Roman" w:cs="Times New Roman"/>
              </w:rPr>
              <w:t xml:space="preserve"> I included it </w:t>
            </w:r>
            <w:r w:rsidR="003B476A" w:rsidRPr="00445114">
              <w:rPr>
                <w:rFonts w:ascii="Times New Roman" w:hAnsi="Times New Roman" w:cs="Times New Roman"/>
              </w:rPr>
              <w:t>in</w:t>
            </w:r>
            <w:r w:rsidR="00C67668" w:rsidRPr="00445114">
              <w:rPr>
                <w:rFonts w:ascii="Times New Roman" w:hAnsi="Times New Roman" w:cs="Times New Roman"/>
              </w:rPr>
              <w:t xml:space="preserve"> the title.</w:t>
            </w:r>
          </w:p>
        </w:tc>
      </w:tr>
      <w:tr w:rsidR="005F4402" w:rsidRPr="00445114" w14:paraId="215401C4" w14:textId="77777777" w:rsidTr="002127B8">
        <w:tc>
          <w:tcPr>
            <w:tcW w:w="324" w:type="pct"/>
            <w:hideMark/>
          </w:tcPr>
          <w:p w14:paraId="518F244E"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5</w:t>
            </w:r>
          </w:p>
        </w:tc>
        <w:tc>
          <w:tcPr>
            <w:tcW w:w="1644" w:type="pct"/>
            <w:hideMark/>
          </w:tcPr>
          <w:p w14:paraId="7B709B19"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I would </w:t>
            </w:r>
            <w:proofErr w:type="gramStart"/>
            <w:r w:rsidRPr="00445114">
              <w:rPr>
                <w:rFonts w:ascii="Times New Roman" w:hAnsi="Times New Roman" w:cs="Times New Roman"/>
              </w:rPr>
              <w:t>prefer</w:t>
            </w:r>
            <w:proofErr w:type="gramEnd"/>
            <w:r w:rsidRPr="00445114">
              <w:rPr>
                <w:rFonts w:ascii="Times New Roman" w:hAnsi="Times New Roman" w:cs="Times New Roman"/>
              </w:rPr>
              <w:t xml:space="preserve"> if model 2 of table 1 should include the </w:t>
            </w:r>
            <w:proofErr w:type="gramStart"/>
            <w:r w:rsidRPr="00445114">
              <w:rPr>
                <w:rFonts w:ascii="Times New Roman" w:hAnsi="Times New Roman" w:cs="Times New Roman"/>
              </w:rPr>
              <w:t>respondent’s</w:t>
            </w:r>
            <w:proofErr w:type="gramEnd"/>
            <w:r w:rsidRPr="00445114">
              <w:rPr>
                <w:rFonts w:ascii="Times New Roman" w:hAnsi="Times New Roman" w:cs="Times New Roman"/>
              </w:rPr>
              <w:t xml:space="preserve"> social class.</w:t>
            </w:r>
          </w:p>
        </w:tc>
        <w:tc>
          <w:tcPr>
            <w:tcW w:w="3032" w:type="pct"/>
            <w:hideMark/>
          </w:tcPr>
          <w:p w14:paraId="503E5BD7" w14:textId="431B1984" w:rsidR="002A0370" w:rsidRPr="00445114" w:rsidRDefault="005C26EF" w:rsidP="002E2062">
            <w:pPr>
              <w:rPr>
                <w:rFonts w:ascii="Times New Roman" w:hAnsi="Times New Roman" w:cs="Times New Roman"/>
              </w:rPr>
            </w:pPr>
            <w:r w:rsidRPr="00445114">
              <w:rPr>
                <w:rFonts w:ascii="Times New Roman" w:hAnsi="Times New Roman" w:cs="Times New Roman"/>
              </w:rPr>
              <w:t xml:space="preserve">In the new </w:t>
            </w:r>
            <w:r w:rsidR="00B83ADC" w:rsidRPr="00445114">
              <w:rPr>
                <w:rFonts w:ascii="Times New Roman" w:hAnsi="Times New Roman" w:cs="Times New Roman"/>
              </w:rPr>
              <w:t>version of the Table</w:t>
            </w:r>
            <w:r w:rsidR="0074259E" w:rsidRPr="00445114">
              <w:rPr>
                <w:rFonts w:ascii="Times New Roman" w:hAnsi="Times New Roman" w:cs="Times New Roman"/>
              </w:rPr>
              <w:t>s,</w:t>
            </w:r>
            <w:r w:rsidR="00B83ADC" w:rsidRPr="00445114">
              <w:rPr>
                <w:rFonts w:ascii="Times New Roman" w:hAnsi="Times New Roman" w:cs="Times New Roman"/>
              </w:rPr>
              <w:t xml:space="preserve"> I included this model</w:t>
            </w:r>
          </w:p>
          <w:p w14:paraId="29FB1B53" w14:textId="77777777" w:rsidR="0080604E" w:rsidRPr="00445114" w:rsidRDefault="0080604E" w:rsidP="0080604E">
            <w:pPr>
              <w:rPr>
                <w:rFonts w:ascii="Times New Roman" w:hAnsi="Times New Roman" w:cs="Times New Roman"/>
              </w:rPr>
            </w:pPr>
          </w:p>
        </w:tc>
      </w:tr>
      <w:tr w:rsidR="005F4402" w:rsidRPr="00445114" w14:paraId="14061BAE" w14:textId="77777777" w:rsidTr="002127B8">
        <w:tc>
          <w:tcPr>
            <w:tcW w:w="324" w:type="pct"/>
            <w:hideMark/>
          </w:tcPr>
          <w:p w14:paraId="2ED4820A"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R2.16</w:t>
            </w:r>
          </w:p>
        </w:tc>
        <w:tc>
          <w:tcPr>
            <w:tcW w:w="1644" w:type="pct"/>
            <w:hideMark/>
          </w:tcPr>
          <w:p w14:paraId="298D7833" w14:textId="77777777" w:rsidR="002A0370" w:rsidRPr="00445114" w:rsidRDefault="002A0370" w:rsidP="00121668">
            <w:pPr>
              <w:rPr>
                <w:rFonts w:ascii="Times New Roman" w:hAnsi="Times New Roman" w:cs="Times New Roman"/>
              </w:rPr>
            </w:pPr>
            <w:r w:rsidRPr="00445114">
              <w:rPr>
                <w:rFonts w:ascii="Times New Roman" w:hAnsi="Times New Roman" w:cs="Times New Roman"/>
              </w:rPr>
              <w:t xml:space="preserve">If the authors want to convince the readers of the importance of inequality rather than welfare state size, not only their main effect but also their interactions could be entered </w:t>
            </w:r>
            <w:proofErr w:type="gramStart"/>
            <w:r w:rsidRPr="00445114">
              <w:rPr>
                <w:rFonts w:ascii="Times New Roman" w:hAnsi="Times New Roman" w:cs="Times New Roman"/>
              </w:rPr>
              <w:t>in</w:t>
            </w:r>
            <w:proofErr w:type="gramEnd"/>
            <w:r w:rsidRPr="00445114">
              <w:rPr>
                <w:rFonts w:ascii="Times New Roman" w:hAnsi="Times New Roman" w:cs="Times New Roman"/>
              </w:rPr>
              <w:t xml:space="preserve"> the same model.</w:t>
            </w:r>
          </w:p>
        </w:tc>
        <w:tc>
          <w:tcPr>
            <w:tcW w:w="3032" w:type="pct"/>
            <w:hideMark/>
          </w:tcPr>
          <w:p w14:paraId="1E8CF9C3" w14:textId="7D2AE299" w:rsidR="00EC0F50" w:rsidRPr="00445114" w:rsidRDefault="008073A0" w:rsidP="00121668">
            <w:pPr>
              <w:rPr>
                <w:rFonts w:ascii="Times New Roman" w:hAnsi="Times New Roman" w:cs="Times New Roman"/>
              </w:rPr>
            </w:pPr>
            <w:r w:rsidRPr="00445114">
              <w:rPr>
                <w:rFonts w:ascii="Times New Roman" w:hAnsi="Times New Roman" w:cs="Times New Roman"/>
              </w:rPr>
              <w:t xml:space="preserve">This is indeed a very important point. According to this, I </w:t>
            </w:r>
            <w:r w:rsidR="00820D1D" w:rsidRPr="00445114">
              <w:rPr>
                <w:rFonts w:ascii="Times New Roman" w:hAnsi="Times New Roman" w:cs="Times New Roman"/>
              </w:rPr>
              <w:t xml:space="preserve">also use the size of the welfare state a moderator of the interaction between class-based network segregation and class on redistributive preferences. The results show that in countries with more encompassing welfare state the conditional relationship between </w:t>
            </w:r>
            <w:r w:rsidR="00063C2B" w:rsidRPr="00445114">
              <w:rPr>
                <w:rFonts w:ascii="Times New Roman" w:hAnsi="Times New Roman" w:cs="Times New Roman"/>
              </w:rPr>
              <w:t xml:space="preserve">network segregation and class on redistributive preferences tends to widen. </w:t>
            </w:r>
            <w:r w:rsidR="00591362" w:rsidRPr="00445114">
              <w:rPr>
                <w:rFonts w:ascii="Times New Roman" w:hAnsi="Times New Roman" w:cs="Times New Roman"/>
              </w:rPr>
              <w:t xml:space="preserve">This means that in more encompassing welfare states, </w:t>
            </w:r>
            <w:r w:rsidR="00AF480E" w:rsidRPr="00445114">
              <w:rPr>
                <w:rFonts w:ascii="Times New Roman" w:hAnsi="Times New Roman" w:cs="Times New Roman"/>
              </w:rPr>
              <w:t xml:space="preserve">a </w:t>
            </w:r>
            <w:r w:rsidR="00591362" w:rsidRPr="00445114">
              <w:rPr>
                <w:rFonts w:ascii="Times New Roman" w:hAnsi="Times New Roman" w:cs="Times New Roman"/>
              </w:rPr>
              <w:t xml:space="preserve">more homogeneous working class </w:t>
            </w:r>
            <w:r w:rsidR="00AF480E" w:rsidRPr="00445114">
              <w:rPr>
                <w:rFonts w:ascii="Times New Roman" w:hAnsi="Times New Roman" w:cs="Times New Roman"/>
              </w:rPr>
              <w:t>is an increase in redistributive preferences. Similarly, in more homogeneous service-class networks</w:t>
            </w:r>
            <w:r w:rsidR="00DE5B34" w:rsidRPr="00445114">
              <w:rPr>
                <w:rFonts w:ascii="Times New Roman" w:hAnsi="Times New Roman" w:cs="Times New Roman"/>
              </w:rPr>
              <w:t>,</w:t>
            </w:r>
            <w:r w:rsidR="00AF480E" w:rsidRPr="00445114">
              <w:rPr>
                <w:rFonts w:ascii="Times New Roman" w:hAnsi="Times New Roman" w:cs="Times New Roman"/>
              </w:rPr>
              <w:t xml:space="preserve"> there is a decrease </w:t>
            </w:r>
            <w:r w:rsidR="00DE5B34" w:rsidRPr="00445114">
              <w:rPr>
                <w:rFonts w:ascii="Times New Roman" w:hAnsi="Times New Roman" w:cs="Times New Roman"/>
              </w:rPr>
              <w:t xml:space="preserve">in support for redistribution in the service class. </w:t>
            </w:r>
          </w:p>
          <w:p w14:paraId="0AAF28CA" w14:textId="77777777" w:rsidR="00EC0F50" w:rsidRPr="00445114" w:rsidRDefault="00EC0F50" w:rsidP="00121668">
            <w:pPr>
              <w:rPr>
                <w:rFonts w:ascii="Times New Roman" w:hAnsi="Times New Roman" w:cs="Times New Roman"/>
              </w:rPr>
            </w:pPr>
          </w:p>
          <w:p w14:paraId="46B55BB4" w14:textId="77777777" w:rsidR="00A4448E" w:rsidRPr="00445114" w:rsidRDefault="0068581B" w:rsidP="0068581B">
            <w:pPr>
              <w:rPr>
                <w:rFonts w:ascii="Times New Roman" w:hAnsi="Times New Roman" w:cs="Times New Roman"/>
              </w:rPr>
            </w:pPr>
            <w:r w:rsidRPr="00445114">
              <w:rPr>
                <w:rFonts w:ascii="Times New Roman" w:hAnsi="Times New Roman" w:cs="Times New Roman"/>
                <w:b/>
                <w:bCs/>
              </w:rPr>
              <w:t xml:space="preserve">Approach </w:t>
            </w:r>
            <w:r w:rsidR="004B5B6B" w:rsidRPr="00445114">
              <w:rPr>
                <w:rFonts w:ascii="Times New Roman" w:hAnsi="Times New Roman" w:cs="Times New Roman"/>
                <w:b/>
                <w:bCs/>
              </w:rPr>
              <w:t>1</w:t>
            </w:r>
            <w:r w:rsidRPr="00445114">
              <w:rPr>
                <w:rFonts w:ascii="Times New Roman" w:hAnsi="Times New Roman" w:cs="Times New Roman"/>
                <w:b/>
                <w:bCs/>
              </w:rPr>
              <w:t>:</w:t>
            </w:r>
            <w:r w:rsidR="00371D96" w:rsidRPr="00445114">
              <w:rPr>
                <w:rFonts w:ascii="Times New Roman" w:hAnsi="Times New Roman" w:cs="Times New Roman"/>
              </w:rPr>
              <w:t xml:space="preserve"> </w:t>
            </w:r>
            <w:r w:rsidR="00A4448E" w:rsidRPr="00445114">
              <w:rPr>
                <w:rFonts w:ascii="Times New Roman" w:hAnsi="Times New Roman" w:cs="Times New Roman"/>
              </w:rPr>
              <w:t>Redistribution</w:t>
            </w:r>
            <w:r w:rsidR="00432E1B" w:rsidRPr="00445114">
              <w:rPr>
                <w:rFonts w:ascii="Times New Roman" w:hAnsi="Times New Roman" w:cs="Times New Roman"/>
              </w:rPr>
              <w:t>~</w:t>
            </w:r>
            <w:r w:rsidR="00C52CA6" w:rsidRPr="00445114">
              <w:rPr>
                <w:rFonts w:ascii="Times New Roman" w:hAnsi="Times New Roman" w:cs="Times New Roman"/>
              </w:rPr>
              <w:t xml:space="preserve"> </w:t>
            </w:r>
          </w:p>
          <w:p w14:paraId="131DEAFA" w14:textId="13855879" w:rsidR="0068581B" w:rsidRPr="00445114" w:rsidRDefault="00A4448E" w:rsidP="0068581B">
            <w:pPr>
              <w:rPr>
                <w:rFonts w:ascii="Times New Roman" w:hAnsi="Times New Roman" w:cs="Times New Roman"/>
              </w:rPr>
            </w:pPr>
            <w:r w:rsidRPr="00445114">
              <w:rPr>
                <w:rFonts w:ascii="Times New Roman" w:hAnsi="Times New Roman" w:cs="Times New Roman"/>
              </w:rPr>
              <w:t xml:space="preserve">                       </w:t>
            </w:r>
            <w:r w:rsidR="006B20D0" w:rsidRPr="00445114">
              <w:rPr>
                <w:rFonts w:ascii="Times New Roman" w:hAnsi="Times New Roman" w:cs="Times New Roman"/>
              </w:rPr>
              <w:t>Class ×</w:t>
            </w:r>
            <w:r w:rsidR="00C52CA6" w:rsidRPr="00445114">
              <w:rPr>
                <w:rFonts w:ascii="Times New Roman" w:hAnsi="Times New Roman" w:cs="Times New Roman"/>
              </w:rPr>
              <w:t xml:space="preserve"> Homogeneity × Welfare State </w:t>
            </w:r>
            <w:r w:rsidR="0068581B" w:rsidRPr="00445114">
              <w:rPr>
                <w:rFonts w:ascii="Times New Roman" w:hAnsi="Times New Roman" w:cs="Times New Roman"/>
              </w:rPr>
              <w:t>(cross-level)</w:t>
            </w:r>
          </w:p>
          <w:p w14:paraId="1F3ED517" w14:textId="77777777" w:rsidR="006D7440" w:rsidRPr="00445114" w:rsidRDefault="006D7440" w:rsidP="0068581B">
            <w:pPr>
              <w:rPr>
                <w:rFonts w:ascii="Times New Roman" w:hAnsi="Times New Roman" w:cs="Times New Roman"/>
              </w:rPr>
            </w:pPr>
          </w:p>
          <w:p w14:paraId="530B00EE" w14:textId="7EA76A89" w:rsidR="0082570B" w:rsidRPr="00445114" w:rsidRDefault="006D7440" w:rsidP="006D7440">
            <w:pPr>
              <w:rPr>
                <w:rFonts w:ascii="Times New Roman" w:hAnsi="Times New Roman" w:cs="Times New Roman"/>
              </w:rPr>
            </w:pPr>
            <w:r w:rsidRPr="00445114">
              <w:rPr>
                <w:rFonts w:ascii="Times New Roman" w:hAnsi="Times New Roman" w:cs="Times New Roman"/>
              </w:rPr>
              <w:lastRenderedPageBreak/>
              <w:t xml:space="preserve">Using approach </w:t>
            </w:r>
            <w:r w:rsidR="004B5B6B" w:rsidRPr="00445114">
              <w:rPr>
                <w:rFonts w:ascii="Times New Roman" w:hAnsi="Times New Roman" w:cs="Times New Roman"/>
              </w:rPr>
              <w:t>1</w:t>
            </w:r>
            <w:r w:rsidRPr="00445114">
              <w:rPr>
                <w:rFonts w:ascii="Times New Roman" w:hAnsi="Times New Roman" w:cs="Times New Roman"/>
              </w:rPr>
              <w:t xml:space="preserve">, the results indicate that the differences between the service and </w:t>
            </w:r>
            <w:r w:rsidR="006D6649" w:rsidRPr="00445114">
              <w:rPr>
                <w:rFonts w:ascii="Times New Roman" w:hAnsi="Times New Roman" w:cs="Times New Roman"/>
              </w:rPr>
              <w:t>working</w:t>
            </w:r>
            <w:r w:rsidR="00255147" w:rsidRPr="00445114">
              <w:rPr>
                <w:rFonts w:ascii="Times New Roman" w:hAnsi="Times New Roman" w:cs="Times New Roman"/>
              </w:rPr>
              <w:t xml:space="preserve"> classes</w:t>
            </w:r>
            <w:r w:rsidRPr="00445114">
              <w:rPr>
                <w:rFonts w:ascii="Times New Roman" w:hAnsi="Times New Roman" w:cs="Times New Roman"/>
              </w:rPr>
              <w:t xml:space="preserve"> </w:t>
            </w:r>
            <w:r w:rsidR="00255147" w:rsidRPr="00445114">
              <w:rPr>
                <w:rFonts w:ascii="Times New Roman" w:hAnsi="Times New Roman" w:cs="Times New Roman"/>
              </w:rPr>
              <w:t xml:space="preserve">decrease in </w:t>
            </w:r>
            <w:r w:rsidR="0030093E" w:rsidRPr="00445114">
              <w:rPr>
                <w:rFonts w:ascii="Times New Roman" w:hAnsi="Times New Roman" w:cs="Times New Roman"/>
              </w:rPr>
              <w:t xml:space="preserve">the </w:t>
            </w:r>
            <w:r w:rsidR="00BD26FB" w:rsidRPr="00445114">
              <w:rPr>
                <w:rFonts w:ascii="Times New Roman" w:hAnsi="Times New Roman" w:cs="Times New Roman"/>
              </w:rPr>
              <w:t>context</w:t>
            </w:r>
            <w:r w:rsidR="00255147" w:rsidRPr="00445114">
              <w:rPr>
                <w:rFonts w:ascii="Times New Roman" w:hAnsi="Times New Roman" w:cs="Times New Roman"/>
              </w:rPr>
              <w:t xml:space="preserve"> of high inequality. In contrast, the </w:t>
            </w:r>
            <w:r w:rsidR="004B5B6B" w:rsidRPr="00445114">
              <w:rPr>
                <w:rFonts w:ascii="Times New Roman" w:hAnsi="Times New Roman" w:cs="Times New Roman"/>
              </w:rPr>
              <w:t>differences</w:t>
            </w:r>
            <w:r w:rsidR="00255147" w:rsidRPr="00445114">
              <w:rPr>
                <w:rFonts w:ascii="Times New Roman" w:hAnsi="Times New Roman" w:cs="Times New Roman"/>
              </w:rPr>
              <w:t xml:space="preserve"> between the working and service classes become wider in </w:t>
            </w:r>
            <w:r w:rsidR="004B5B6B" w:rsidRPr="00445114">
              <w:rPr>
                <w:rFonts w:ascii="Times New Roman" w:hAnsi="Times New Roman" w:cs="Times New Roman"/>
              </w:rPr>
              <w:t>countries with a more encompassing welfare state.</w:t>
            </w:r>
            <w:r w:rsidR="00162B2D" w:rsidRPr="00445114">
              <w:rPr>
                <w:rFonts w:ascii="Times New Roman" w:hAnsi="Times New Roman" w:cs="Times New Roman"/>
              </w:rPr>
              <w:t xml:space="preserve"> Additionally, </w:t>
            </w:r>
            <w:r w:rsidR="0082570B" w:rsidRPr="00445114">
              <w:rPr>
                <w:rFonts w:ascii="Times New Roman" w:hAnsi="Times New Roman" w:cs="Times New Roman"/>
              </w:rPr>
              <w:t xml:space="preserve">I also considered the following specifications: </w:t>
            </w:r>
          </w:p>
          <w:p w14:paraId="12159C16" w14:textId="77777777" w:rsidR="00162B2D" w:rsidRPr="00445114" w:rsidRDefault="00162B2D" w:rsidP="006D7440">
            <w:pPr>
              <w:rPr>
                <w:rFonts w:ascii="Times New Roman" w:hAnsi="Times New Roman" w:cs="Times New Roman"/>
              </w:rPr>
            </w:pPr>
          </w:p>
          <w:p w14:paraId="318712A0" w14:textId="57140079" w:rsidR="00202581" w:rsidRPr="00445114" w:rsidRDefault="00202581" w:rsidP="00202581">
            <w:pPr>
              <w:rPr>
                <w:rFonts w:ascii="Times New Roman" w:hAnsi="Times New Roman" w:cs="Times New Roman"/>
              </w:rPr>
            </w:pPr>
            <w:r w:rsidRPr="00445114">
              <w:rPr>
                <w:rFonts w:ascii="Times New Roman" w:hAnsi="Times New Roman" w:cs="Times New Roman"/>
                <w:b/>
                <w:bCs/>
              </w:rPr>
              <w:t>Approach 2:</w:t>
            </w:r>
            <w:r w:rsidRPr="00445114">
              <w:rPr>
                <w:rFonts w:ascii="Times New Roman" w:hAnsi="Times New Roman" w:cs="Times New Roman"/>
              </w:rPr>
              <w:t xml:space="preserve"> Preferences ~ </w:t>
            </w:r>
            <w:r w:rsidRPr="00445114">
              <w:rPr>
                <w:rFonts w:ascii="Times New Roman" w:hAnsi="Times New Roman" w:cs="Times New Roman"/>
              </w:rPr>
              <w:b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Gini + </w:t>
            </w:r>
          </w:p>
          <w:p w14:paraId="25E25D11" w14:textId="64092A26" w:rsidR="00202581" w:rsidRPr="00445114" w:rsidRDefault="00202581" w:rsidP="00202581">
            <w:pPr>
              <w:rPr>
                <w:rFonts w:ascii="Times New Roman" w:hAnsi="Times New Roman" w:cs="Times New Roman"/>
              </w:rPr>
            </w:pPr>
            <w:r w:rsidRPr="00445114">
              <w:rPr>
                <w:rFonts w:ascii="Times New Roman" w:hAnsi="Times New Roman" w:cs="Times New Roman"/>
              </w:rP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Tax-Revenue (cross-level) </w:t>
            </w:r>
          </w:p>
          <w:p w14:paraId="43CE6374" w14:textId="77777777" w:rsidR="00202581" w:rsidRPr="00445114" w:rsidRDefault="00202581" w:rsidP="006D7440">
            <w:pPr>
              <w:rPr>
                <w:rFonts w:ascii="Times New Roman" w:hAnsi="Times New Roman" w:cs="Times New Roman"/>
              </w:rPr>
            </w:pPr>
          </w:p>
          <w:p w14:paraId="0B2BDDED" w14:textId="3BEFBB25" w:rsidR="007315C7" w:rsidRPr="00445114" w:rsidRDefault="007315C7" w:rsidP="007315C7">
            <w:pPr>
              <w:rPr>
                <w:rFonts w:ascii="Times New Roman" w:hAnsi="Times New Roman" w:cs="Times New Roman"/>
              </w:rPr>
            </w:pPr>
            <w:r w:rsidRPr="00445114">
              <w:rPr>
                <w:rFonts w:ascii="Times New Roman" w:hAnsi="Times New Roman" w:cs="Times New Roman"/>
                <w:b/>
                <w:bCs/>
              </w:rPr>
              <w:t>Approach 3:</w:t>
            </w:r>
            <w:r w:rsidRPr="00445114">
              <w:rPr>
                <w:rFonts w:ascii="Times New Roman" w:hAnsi="Times New Roman" w:cs="Times New Roman"/>
              </w:rPr>
              <w:t xml:space="preserve"> Preferences ~ </w:t>
            </w:r>
            <w:r w:rsidRPr="00445114">
              <w:rPr>
                <w:rFonts w:ascii="Times New Roman" w:hAnsi="Times New Roman" w:cs="Times New Roman"/>
              </w:rPr>
              <w:b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Gini + </w:t>
            </w:r>
          </w:p>
          <w:p w14:paraId="2CED7795" w14:textId="3AE81888" w:rsidR="007315C7" w:rsidRPr="00445114" w:rsidRDefault="007315C7" w:rsidP="007315C7">
            <w:pPr>
              <w:rPr>
                <w:rFonts w:ascii="Times New Roman" w:hAnsi="Times New Roman" w:cs="Times New Roman"/>
              </w:rPr>
            </w:pPr>
            <w:r w:rsidRPr="00445114">
              <w:rPr>
                <w:rFonts w:ascii="Times New Roman" w:hAnsi="Times New Roman" w:cs="Times New Roman"/>
              </w:rP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Gov.</w:t>
            </w:r>
            <w:r w:rsidR="007F6DB5" w:rsidRPr="00445114">
              <w:rPr>
                <w:rFonts w:ascii="Times New Roman" w:hAnsi="Times New Roman" w:cs="Times New Roman"/>
              </w:rPr>
              <w:t xml:space="preserve"> </w:t>
            </w:r>
            <w:r w:rsidRPr="00445114">
              <w:rPr>
                <w:rFonts w:ascii="Times New Roman" w:hAnsi="Times New Roman" w:cs="Times New Roman"/>
              </w:rPr>
              <w:t xml:space="preserve">Spending (cross-level) </w:t>
            </w:r>
          </w:p>
          <w:p w14:paraId="1776D86F" w14:textId="77777777" w:rsidR="007315C7" w:rsidRPr="00445114" w:rsidRDefault="007315C7" w:rsidP="007315C7">
            <w:pPr>
              <w:rPr>
                <w:rFonts w:ascii="Times New Roman" w:hAnsi="Times New Roman" w:cs="Times New Roman"/>
              </w:rPr>
            </w:pPr>
          </w:p>
          <w:p w14:paraId="772203DD" w14:textId="3A9512BE" w:rsidR="007315C7" w:rsidRPr="00445114" w:rsidRDefault="007315C7" w:rsidP="007315C7">
            <w:pPr>
              <w:rPr>
                <w:rFonts w:ascii="Times New Roman" w:hAnsi="Times New Roman" w:cs="Times New Roman"/>
              </w:rPr>
            </w:pPr>
            <w:r w:rsidRPr="00445114">
              <w:rPr>
                <w:rFonts w:ascii="Times New Roman" w:hAnsi="Times New Roman" w:cs="Times New Roman"/>
                <w:b/>
                <w:bCs/>
              </w:rPr>
              <w:t>Approach 4</w:t>
            </w:r>
            <w:r w:rsidRPr="00445114">
              <w:rPr>
                <w:rFonts w:ascii="Times New Roman" w:hAnsi="Times New Roman" w:cs="Times New Roman"/>
              </w:rPr>
              <w:t xml:space="preserve">: Preferences ~ </w:t>
            </w:r>
          </w:p>
          <w:p w14:paraId="6EFB3064" w14:textId="2262C9DF" w:rsidR="007315C7" w:rsidRPr="00445114" w:rsidRDefault="007315C7" w:rsidP="007315C7">
            <w:pPr>
              <w:rPr>
                <w:rFonts w:ascii="Times New Roman" w:hAnsi="Times New Roman" w:cs="Times New Roman"/>
              </w:rPr>
            </w:pPr>
            <w:r w:rsidRPr="00445114">
              <w:rPr>
                <w:rFonts w:ascii="Times New Roman" w:hAnsi="Times New Roman" w:cs="Times New Roman"/>
              </w:rP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Gini + </w:t>
            </w:r>
          </w:p>
          <w:p w14:paraId="6B029340" w14:textId="398295FC" w:rsidR="00202581" w:rsidRPr="00445114" w:rsidRDefault="007315C7" w:rsidP="007315C7">
            <w:pPr>
              <w:rPr>
                <w:rFonts w:ascii="Times New Roman" w:hAnsi="Times New Roman" w:cs="Times New Roman"/>
              </w:rPr>
            </w:pPr>
            <w:r w:rsidRPr="00445114">
              <w:rPr>
                <w:rFonts w:ascii="Times New Roman" w:hAnsi="Times New Roman" w:cs="Times New Roman"/>
              </w:rP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w:t>
            </w:r>
            <w:r w:rsidR="005751D1" w:rsidRPr="00445114">
              <w:rPr>
                <w:rFonts w:ascii="Times New Roman" w:hAnsi="Times New Roman" w:cs="Times New Roman"/>
              </w:rPr>
              <w:t>Redistribution</w:t>
            </w:r>
            <w:r w:rsidRPr="00445114">
              <w:rPr>
                <w:rFonts w:ascii="Times New Roman" w:hAnsi="Times New Roman" w:cs="Times New Roman"/>
              </w:rPr>
              <w:t xml:space="preserve"> (cross-level)</w:t>
            </w:r>
          </w:p>
          <w:p w14:paraId="6C8B27E9" w14:textId="77777777" w:rsidR="00202581" w:rsidRPr="00445114" w:rsidRDefault="00202581" w:rsidP="006D7440">
            <w:pPr>
              <w:rPr>
                <w:rFonts w:ascii="Times New Roman" w:hAnsi="Times New Roman" w:cs="Times New Roman"/>
              </w:rPr>
            </w:pPr>
          </w:p>
          <w:p w14:paraId="352E2D9F" w14:textId="78587692" w:rsidR="009A7219" w:rsidRPr="00445114" w:rsidRDefault="004B5B6B" w:rsidP="004B5B6B">
            <w:pPr>
              <w:rPr>
                <w:rFonts w:ascii="Times New Roman" w:hAnsi="Times New Roman" w:cs="Times New Roman"/>
              </w:rPr>
            </w:pPr>
            <w:r w:rsidRPr="00445114">
              <w:rPr>
                <w:rFonts w:ascii="Times New Roman" w:hAnsi="Times New Roman" w:cs="Times New Roman"/>
                <w:b/>
                <w:bCs/>
              </w:rPr>
              <w:t xml:space="preserve">Approach </w:t>
            </w:r>
            <w:r w:rsidR="007315C7" w:rsidRPr="00445114">
              <w:rPr>
                <w:rFonts w:ascii="Times New Roman" w:hAnsi="Times New Roman" w:cs="Times New Roman"/>
                <w:b/>
                <w:bCs/>
              </w:rPr>
              <w:t>5</w:t>
            </w:r>
            <w:r w:rsidRPr="00445114">
              <w:rPr>
                <w:rFonts w:ascii="Times New Roman" w:hAnsi="Times New Roman" w:cs="Times New Roman"/>
                <w:b/>
                <w:bCs/>
              </w:rPr>
              <w:t>:</w:t>
            </w:r>
            <w:r w:rsidR="00432E1B" w:rsidRPr="00445114">
              <w:rPr>
                <w:rFonts w:ascii="Times New Roman" w:hAnsi="Times New Roman" w:cs="Times New Roman"/>
              </w:rPr>
              <w:t xml:space="preserve"> </w:t>
            </w:r>
            <w:r w:rsidR="00202581" w:rsidRPr="00445114">
              <w:rPr>
                <w:rFonts w:ascii="Times New Roman" w:hAnsi="Times New Roman" w:cs="Times New Roman"/>
              </w:rPr>
              <w:t>Preferences</w:t>
            </w:r>
            <w:r w:rsidR="00A63BE0" w:rsidRPr="00445114">
              <w:rPr>
                <w:rFonts w:ascii="Times New Roman" w:hAnsi="Times New Roman" w:cs="Times New Roman"/>
              </w:rPr>
              <w:t xml:space="preserve"> </w:t>
            </w:r>
            <w:r w:rsidR="009A7219" w:rsidRPr="00445114">
              <w:rPr>
                <w:rFonts w:ascii="Times New Roman" w:hAnsi="Times New Roman" w:cs="Times New Roman"/>
              </w:rPr>
              <w:t xml:space="preserve">~ </w:t>
            </w:r>
            <w:r w:rsidR="009A7219" w:rsidRPr="00445114">
              <w:rPr>
                <w:rFonts w:ascii="Times New Roman" w:hAnsi="Times New Roman" w:cs="Times New Roman"/>
              </w:rPr>
              <w:br/>
              <w:t xml:space="preserve">                       </w:t>
            </w:r>
            <w:r w:rsidR="00A53F31" w:rsidRPr="00445114">
              <w:rPr>
                <w:rFonts w:ascii="Times New Roman" w:hAnsi="Times New Roman" w:cs="Times New Roman"/>
              </w:rPr>
              <w:t>Class ×</w:t>
            </w:r>
            <w:r w:rsidR="009A7219" w:rsidRPr="00445114">
              <w:rPr>
                <w:rFonts w:ascii="Times New Roman" w:hAnsi="Times New Roman" w:cs="Times New Roman"/>
              </w:rPr>
              <w:t xml:space="preserve"> Homogeneity × Gini</w:t>
            </w:r>
            <w:r w:rsidR="0001558C" w:rsidRPr="00445114">
              <w:rPr>
                <w:rFonts w:ascii="Times New Roman" w:hAnsi="Times New Roman" w:cs="Times New Roman"/>
              </w:rPr>
              <w:t xml:space="preserve"> </w:t>
            </w:r>
            <w:r w:rsidR="009A7219" w:rsidRPr="00445114">
              <w:rPr>
                <w:rFonts w:ascii="Times New Roman" w:hAnsi="Times New Roman" w:cs="Times New Roman"/>
              </w:rPr>
              <w:t xml:space="preserve">+ </w:t>
            </w:r>
          </w:p>
          <w:p w14:paraId="44542A57" w14:textId="76C0ED0C" w:rsidR="004B5B6B" w:rsidRPr="00445114" w:rsidRDefault="009A7219" w:rsidP="004B5B6B">
            <w:pPr>
              <w:rPr>
                <w:rFonts w:ascii="Times New Roman" w:hAnsi="Times New Roman" w:cs="Times New Roman"/>
              </w:rPr>
            </w:pPr>
            <w:r w:rsidRPr="00445114">
              <w:rPr>
                <w:rFonts w:ascii="Times New Roman" w:hAnsi="Times New Roman" w:cs="Times New Roman"/>
              </w:rPr>
              <w:t xml:space="preserve">                       </w:t>
            </w:r>
            <w:r w:rsidR="00A53F31" w:rsidRPr="00445114">
              <w:rPr>
                <w:rFonts w:ascii="Times New Roman" w:hAnsi="Times New Roman" w:cs="Times New Roman"/>
              </w:rPr>
              <w:t>Class ×</w:t>
            </w:r>
            <w:r w:rsidRPr="00445114">
              <w:rPr>
                <w:rFonts w:ascii="Times New Roman" w:hAnsi="Times New Roman" w:cs="Times New Roman"/>
              </w:rPr>
              <w:t xml:space="preserve"> Homogeneity × Welfare State </w:t>
            </w:r>
            <w:r w:rsidR="004B5B6B" w:rsidRPr="00445114">
              <w:rPr>
                <w:rFonts w:ascii="Times New Roman" w:hAnsi="Times New Roman" w:cs="Times New Roman"/>
              </w:rPr>
              <w:t xml:space="preserve">(cross-level) </w:t>
            </w:r>
          </w:p>
          <w:p w14:paraId="6BE920A6" w14:textId="77777777" w:rsidR="004B5B6B" w:rsidRPr="00445114" w:rsidRDefault="004B5B6B" w:rsidP="004B5B6B">
            <w:pPr>
              <w:rPr>
                <w:rFonts w:ascii="Times New Roman" w:hAnsi="Times New Roman" w:cs="Times New Roman"/>
              </w:rPr>
            </w:pPr>
          </w:p>
          <w:p w14:paraId="334909B4" w14:textId="5EB869B6" w:rsidR="003644ED" w:rsidRPr="00445114" w:rsidRDefault="00035FC4" w:rsidP="006B20D0">
            <w:pPr>
              <w:rPr>
                <w:rFonts w:ascii="Times New Roman" w:hAnsi="Times New Roman" w:cs="Times New Roman"/>
              </w:rPr>
            </w:pPr>
            <w:r w:rsidRPr="00445114">
              <w:rPr>
                <w:rFonts w:ascii="Times New Roman" w:hAnsi="Times New Roman" w:cs="Times New Roman"/>
              </w:rPr>
              <w:t>Implementing</w:t>
            </w:r>
            <w:r w:rsidR="003644ED" w:rsidRPr="00445114">
              <w:rPr>
                <w:rFonts w:ascii="Times New Roman" w:hAnsi="Times New Roman" w:cs="Times New Roman"/>
              </w:rPr>
              <w:t xml:space="preserve"> </w:t>
            </w:r>
            <w:r w:rsidR="00202581" w:rsidRPr="00445114">
              <w:rPr>
                <w:rFonts w:ascii="Times New Roman" w:hAnsi="Times New Roman" w:cs="Times New Roman"/>
              </w:rPr>
              <w:t>approaches 2</w:t>
            </w:r>
            <w:r w:rsidR="007315C7" w:rsidRPr="00445114">
              <w:rPr>
                <w:rFonts w:ascii="Times New Roman" w:hAnsi="Times New Roman" w:cs="Times New Roman"/>
              </w:rPr>
              <w:t xml:space="preserve"> to </w:t>
            </w:r>
            <w:r w:rsidR="00FC0E75" w:rsidRPr="00445114">
              <w:rPr>
                <w:rFonts w:ascii="Times New Roman" w:hAnsi="Times New Roman" w:cs="Times New Roman"/>
              </w:rPr>
              <w:t>5</w:t>
            </w:r>
            <w:r w:rsidR="003644ED" w:rsidRPr="00445114">
              <w:rPr>
                <w:rFonts w:ascii="Times New Roman" w:hAnsi="Times New Roman" w:cs="Times New Roman"/>
              </w:rPr>
              <w:t xml:space="preserve"> led to </w:t>
            </w:r>
            <w:r w:rsidR="008C5A7C" w:rsidRPr="00445114">
              <w:rPr>
                <w:rFonts w:ascii="Times New Roman" w:hAnsi="Times New Roman" w:cs="Times New Roman"/>
              </w:rPr>
              <w:t>mixed</w:t>
            </w:r>
            <w:r w:rsidR="003644ED" w:rsidRPr="00445114">
              <w:rPr>
                <w:rFonts w:ascii="Times New Roman" w:hAnsi="Times New Roman" w:cs="Times New Roman"/>
              </w:rPr>
              <w:t xml:space="preserve"> results. </w:t>
            </w:r>
            <w:r w:rsidR="00F40C0B" w:rsidRPr="00445114">
              <w:rPr>
                <w:rFonts w:ascii="Times New Roman" w:hAnsi="Times New Roman" w:cs="Times New Roman"/>
              </w:rPr>
              <w:t>First, after including the cross-level interaction with</w:t>
            </w:r>
            <w:r w:rsidRPr="00445114">
              <w:rPr>
                <w:rFonts w:ascii="Times New Roman" w:hAnsi="Times New Roman" w:cs="Times New Roman"/>
              </w:rPr>
              <w:t xml:space="preserve"> Tax Revenue and Gov. Spending</w:t>
            </w:r>
            <w:r w:rsidR="00C5161F" w:rsidRPr="00445114">
              <w:rPr>
                <w:rFonts w:ascii="Times New Roman" w:hAnsi="Times New Roman" w:cs="Times New Roman"/>
              </w:rPr>
              <w:t>,</w:t>
            </w:r>
            <w:r w:rsidRPr="00445114">
              <w:rPr>
                <w:rFonts w:ascii="Times New Roman" w:hAnsi="Times New Roman" w:cs="Times New Roman"/>
              </w:rPr>
              <w:t xml:space="preserve"> </w:t>
            </w:r>
            <w:r w:rsidR="00CE0CE2" w:rsidRPr="00445114">
              <w:rPr>
                <w:rFonts w:ascii="Times New Roman" w:hAnsi="Times New Roman" w:cs="Times New Roman"/>
              </w:rPr>
              <w:t xml:space="preserve">the main cross-level interaction remained stable, but the coefficients </w:t>
            </w:r>
            <w:r w:rsidR="009371FC" w:rsidRPr="00445114">
              <w:rPr>
                <w:rFonts w:ascii="Times New Roman" w:hAnsi="Times New Roman" w:cs="Times New Roman"/>
              </w:rPr>
              <w:t>reduced</w:t>
            </w:r>
            <w:r w:rsidR="00CE0CE2" w:rsidRPr="00445114">
              <w:rPr>
                <w:rFonts w:ascii="Times New Roman" w:hAnsi="Times New Roman" w:cs="Times New Roman"/>
              </w:rPr>
              <w:t xml:space="preserve"> their size and </w:t>
            </w:r>
            <w:r w:rsidR="009371FC" w:rsidRPr="00445114">
              <w:rPr>
                <w:rFonts w:ascii="Times New Roman" w:hAnsi="Times New Roman" w:cs="Times New Roman"/>
              </w:rPr>
              <w:t>statistical</w:t>
            </w:r>
            <w:r w:rsidR="00CE0CE2" w:rsidRPr="00445114">
              <w:rPr>
                <w:rFonts w:ascii="Times New Roman" w:hAnsi="Times New Roman" w:cs="Times New Roman"/>
              </w:rPr>
              <w:t xml:space="preserve"> significance. Second, when including </w:t>
            </w:r>
            <w:r w:rsidR="009371FC" w:rsidRPr="00445114">
              <w:rPr>
                <w:rFonts w:ascii="Times New Roman" w:hAnsi="Times New Roman" w:cs="Times New Roman"/>
              </w:rPr>
              <w:t>country-level Redistribution</w:t>
            </w:r>
            <w:r w:rsidR="00F27A76" w:rsidRPr="00445114">
              <w:rPr>
                <w:rFonts w:ascii="Times New Roman" w:hAnsi="Times New Roman" w:cs="Times New Roman"/>
              </w:rPr>
              <w:t>,</w:t>
            </w:r>
            <w:r w:rsidR="009371FC" w:rsidRPr="00445114">
              <w:rPr>
                <w:rFonts w:ascii="Times New Roman" w:hAnsi="Times New Roman" w:cs="Times New Roman"/>
              </w:rPr>
              <w:t xml:space="preserve"> the </w:t>
            </w:r>
            <w:r w:rsidR="008E152D" w:rsidRPr="00445114">
              <w:rPr>
                <w:rFonts w:ascii="Times New Roman" w:hAnsi="Times New Roman" w:cs="Times New Roman"/>
              </w:rPr>
              <w:t>coefficients</w:t>
            </w:r>
            <w:r w:rsidR="009371FC" w:rsidRPr="00445114">
              <w:rPr>
                <w:rFonts w:ascii="Times New Roman" w:hAnsi="Times New Roman" w:cs="Times New Roman"/>
              </w:rPr>
              <w:t xml:space="preserve"> of the main interaction become non-significant for the working class, but </w:t>
            </w:r>
            <w:r w:rsidR="007C4E01" w:rsidRPr="00445114">
              <w:rPr>
                <w:rFonts w:ascii="Times New Roman" w:hAnsi="Times New Roman" w:cs="Times New Roman"/>
              </w:rPr>
              <w:t xml:space="preserve">not for the intermediate class. Finally, the main cross-level interaction becomes non-significant when the </w:t>
            </w:r>
            <w:r w:rsidR="008E152D" w:rsidRPr="00445114">
              <w:rPr>
                <w:rFonts w:ascii="Times New Roman" w:hAnsi="Times New Roman" w:cs="Times New Roman"/>
              </w:rPr>
              <w:t xml:space="preserve">cross-level interaction for </w:t>
            </w:r>
            <w:r w:rsidR="007C4E01" w:rsidRPr="00445114">
              <w:rPr>
                <w:rFonts w:ascii="Times New Roman" w:hAnsi="Times New Roman" w:cs="Times New Roman"/>
              </w:rPr>
              <w:t xml:space="preserve">Welfare State Size is included. </w:t>
            </w:r>
            <w:r w:rsidR="006B20D0" w:rsidRPr="00445114">
              <w:rPr>
                <w:rFonts w:ascii="Times New Roman" w:hAnsi="Times New Roman" w:cs="Times New Roman"/>
              </w:rPr>
              <w:br/>
            </w:r>
            <w:r w:rsidR="006B20D0" w:rsidRPr="00445114">
              <w:rPr>
                <w:rFonts w:ascii="Times New Roman" w:hAnsi="Times New Roman" w:cs="Times New Roman"/>
              </w:rPr>
              <w:br/>
              <w:t>Alternatively, I</w:t>
            </w:r>
            <w:r w:rsidR="0082570B" w:rsidRPr="00445114">
              <w:rPr>
                <w:rFonts w:ascii="Times New Roman" w:hAnsi="Times New Roman" w:cs="Times New Roman"/>
              </w:rPr>
              <w:t xml:space="preserve"> conducted a series of power analyses for the main cross-level interaction of </w:t>
            </w:r>
            <w:r w:rsidR="00625172" w:rsidRPr="00445114">
              <w:rPr>
                <w:rFonts w:ascii="Times New Roman" w:hAnsi="Times New Roman" w:cs="Times New Roman"/>
              </w:rPr>
              <w:t>Gini,</w:t>
            </w:r>
            <w:r w:rsidR="0082570B" w:rsidRPr="00445114">
              <w:rPr>
                <w:rFonts w:ascii="Times New Roman" w:hAnsi="Times New Roman" w:cs="Times New Roman"/>
              </w:rPr>
              <w:t xml:space="preserve"> including the cross-level interaction for the size of the welfare state. </w:t>
            </w:r>
          </w:p>
        </w:tc>
      </w:tr>
    </w:tbl>
    <w:p w14:paraId="23928B03" w14:textId="77777777" w:rsidR="002A0370" w:rsidRPr="00445114" w:rsidRDefault="002A0370" w:rsidP="00121668">
      <w:pPr>
        <w:spacing w:after="0" w:line="240" w:lineRule="auto"/>
        <w:rPr>
          <w:rFonts w:ascii="Times New Roman" w:hAnsi="Times New Roman" w:cs="Times New Roman"/>
        </w:rPr>
      </w:pPr>
    </w:p>
    <w:p w14:paraId="585487E6" w14:textId="77777777" w:rsidR="00C20802" w:rsidRPr="00445114" w:rsidRDefault="00C20802" w:rsidP="00121668">
      <w:pPr>
        <w:spacing w:after="0" w:line="240" w:lineRule="auto"/>
        <w:rPr>
          <w:rFonts w:ascii="Times New Roman" w:hAnsi="Times New Roman" w:cs="Times New Roman"/>
        </w:rPr>
      </w:pPr>
    </w:p>
    <w:p w14:paraId="58CC28B1" w14:textId="77777777" w:rsidR="008E3EFA" w:rsidRPr="00445114" w:rsidRDefault="008E3EFA" w:rsidP="00121668">
      <w:pPr>
        <w:spacing w:after="0" w:line="240" w:lineRule="auto"/>
        <w:rPr>
          <w:rFonts w:ascii="Times New Roman" w:hAnsi="Times New Roman" w:cs="Times New Roman"/>
        </w:rPr>
      </w:pPr>
    </w:p>
    <w:p w14:paraId="1E58F1E0" w14:textId="5543ED33" w:rsidR="008E3EFA" w:rsidRPr="00445114" w:rsidRDefault="008E3EFA">
      <w:pPr>
        <w:rPr>
          <w:rFonts w:ascii="Times New Roman" w:hAnsi="Times New Roman" w:cs="Times New Roman"/>
        </w:rPr>
      </w:pPr>
      <w:r w:rsidRPr="00445114">
        <w:rPr>
          <w:rFonts w:ascii="Times New Roman" w:hAnsi="Times New Roman" w:cs="Times New Roman"/>
        </w:rPr>
        <w:br w:type="page"/>
      </w:r>
    </w:p>
    <w:p w14:paraId="29EF9AAA" w14:textId="77777777" w:rsidR="008E3EFA" w:rsidRPr="00445114" w:rsidRDefault="008E3EFA" w:rsidP="00121668">
      <w:pPr>
        <w:spacing w:after="0" w:line="240" w:lineRule="auto"/>
        <w:rPr>
          <w:rFonts w:ascii="Times New Roman" w:hAnsi="Times New Roman" w:cs="Times New Roman"/>
        </w:rPr>
      </w:pPr>
    </w:p>
    <w:p w14:paraId="0B7279B0" w14:textId="31D8F3DB" w:rsidR="00121668" w:rsidRPr="00445114" w:rsidRDefault="00121668" w:rsidP="00121668">
      <w:pPr>
        <w:pStyle w:val="Heading2"/>
        <w:spacing w:before="0" w:after="0" w:line="240" w:lineRule="auto"/>
        <w:rPr>
          <w:rFonts w:ascii="Times New Roman" w:hAnsi="Times New Roman" w:cs="Times New Roman"/>
        </w:rPr>
      </w:pPr>
      <w:r w:rsidRPr="00445114">
        <w:rPr>
          <w:rFonts w:ascii="Times New Roman" w:hAnsi="Times New Roman" w:cs="Times New Roman"/>
        </w:rPr>
        <w:t>Reviewer 3</w:t>
      </w:r>
    </w:p>
    <w:p w14:paraId="5A4F4D34" w14:textId="77777777" w:rsidR="00121668" w:rsidRPr="00445114" w:rsidRDefault="00121668" w:rsidP="00121668">
      <w:pPr>
        <w:spacing w:after="0" w:line="240" w:lineRule="auto"/>
        <w:rPr>
          <w:rFonts w:ascii="Times New Roman" w:hAnsi="Times New Roman" w:cs="Times New Roman"/>
        </w:rPr>
      </w:pPr>
    </w:p>
    <w:tbl>
      <w:tblPr>
        <w:tblStyle w:val="TableGrid"/>
        <w:tblW w:w="5000" w:type="pct"/>
        <w:tblLook w:val="04A0" w:firstRow="1" w:lastRow="0" w:firstColumn="1" w:lastColumn="0" w:noHBand="0" w:noVBand="1"/>
      </w:tblPr>
      <w:tblGrid>
        <w:gridCol w:w="638"/>
        <w:gridCol w:w="3628"/>
        <w:gridCol w:w="6524"/>
      </w:tblGrid>
      <w:tr w:rsidR="00A7594F" w:rsidRPr="00445114" w14:paraId="35207ADB" w14:textId="77777777" w:rsidTr="002127B8">
        <w:tc>
          <w:tcPr>
            <w:tcW w:w="278" w:type="pct"/>
            <w:hideMark/>
          </w:tcPr>
          <w:p w14:paraId="76CFC3E0" w14:textId="52CCD99A" w:rsidR="00121668" w:rsidRPr="00445114" w:rsidRDefault="00121668" w:rsidP="00121668">
            <w:pPr>
              <w:rPr>
                <w:rFonts w:ascii="Times New Roman" w:hAnsi="Times New Roman" w:cs="Times New Roman"/>
                <w:b/>
                <w:bCs/>
              </w:rPr>
            </w:pPr>
            <w:r w:rsidRPr="00445114">
              <w:rPr>
                <w:rFonts w:ascii="Times New Roman" w:hAnsi="Times New Roman" w:cs="Times New Roman"/>
                <w:b/>
                <w:bCs/>
              </w:rPr>
              <w:t>I</w:t>
            </w:r>
            <w:r w:rsidR="00445114">
              <w:rPr>
                <w:rFonts w:ascii="Times New Roman" w:hAnsi="Times New Roman" w:cs="Times New Roman"/>
                <w:b/>
                <w:bCs/>
              </w:rPr>
              <w:t>D</w:t>
            </w:r>
            <w:r w:rsidRPr="00445114">
              <w:rPr>
                <w:rFonts w:ascii="Times New Roman" w:hAnsi="Times New Roman" w:cs="Times New Roman"/>
                <w:b/>
                <w:bCs/>
              </w:rPr>
              <w:t xml:space="preserve"> </w:t>
            </w:r>
          </w:p>
        </w:tc>
        <w:tc>
          <w:tcPr>
            <w:tcW w:w="1690" w:type="pct"/>
            <w:hideMark/>
          </w:tcPr>
          <w:p w14:paraId="1B9A52A0" w14:textId="77777777" w:rsidR="00121668" w:rsidRPr="00445114" w:rsidRDefault="00121668" w:rsidP="00121668">
            <w:pPr>
              <w:rPr>
                <w:rFonts w:ascii="Times New Roman" w:hAnsi="Times New Roman" w:cs="Times New Roman"/>
                <w:b/>
                <w:bCs/>
              </w:rPr>
            </w:pPr>
            <w:r w:rsidRPr="00445114">
              <w:rPr>
                <w:rFonts w:ascii="Times New Roman" w:hAnsi="Times New Roman" w:cs="Times New Roman"/>
                <w:b/>
                <w:bCs/>
              </w:rPr>
              <w:t>Comment</w:t>
            </w:r>
          </w:p>
        </w:tc>
        <w:tc>
          <w:tcPr>
            <w:tcW w:w="3032" w:type="pct"/>
            <w:hideMark/>
          </w:tcPr>
          <w:p w14:paraId="0A608D7C" w14:textId="77777777" w:rsidR="00121668" w:rsidRPr="00445114" w:rsidRDefault="00121668" w:rsidP="00121668">
            <w:pPr>
              <w:rPr>
                <w:rFonts w:ascii="Times New Roman" w:hAnsi="Times New Roman" w:cs="Times New Roman"/>
                <w:b/>
                <w:bCs/>
              </w:rPr>
            </w:pPr>
            <w:r w:rsidRPr="00445114">
              <w:rPr>
                <w:rFonts w:ascii="Times New Roman" w:hAnsi="Times New Roman" w:cs="Times New Roman"/>
                <w:b/>
                <w:bCs/>
              </w:rPr>
              <w:t>Response</w:t>
            </w:r>
          </w:p>
        </w:tc>
      </w:tr>
      <w:tr w:rsidR="00A7594F" w:rsidRPr="00445114" w14:paraId="49D01755" w14:textId="77777777" w:rsidTr="002127B8">
        <w:tc>
          <w:tcPr>
            <w:tcW w:w="278" w:type="pct"/>
            <w:hideMark/>
          </w:tcPr>
          <w:p w14:paraId="3A15EEDD"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R3.1</w:t>
            </w:r>
          </w:p>
        </w:tc>
        <w:tc>
          <w:tcPr>
            <w:tcW w:w="1690" w:type="pct"/>
            <w:hideMark/>
          </w:tcPr>
          <w:p w14:paraId="76795CD0" w14:textId="77777777" w:rsidR="00121668" w:rsidRPr="00445114" w:rsidRDefault="00121668" w:rsidP="00121668">
            <w:pPr>
              <w:rPr>
                <w:rFonts w:ascii="Times New Roman" w:hAnsi="Times New Roman" w:cs="Times New Roman"/>
                <w:highlight w:val="yellow"/>
              </w:rPr>
            </w:pPr>
            <w:r w:rsidRPr="00445114">
              <w:rPr>
                <w:rFonts w:ascii="Times New Roman" w:hAnsi="Times New Roman" w:cs="Times New Roman"/>
                <w:highlight w:val="yellow"/>
              </w:rPr>
              <w:t>The current study uses 2017 ISSP data from 31 countries to examine the link between network class segregation, country level inequality, and support for redistribution. The most intriguing findings, in my opinion, are the class and inequality contrasts: lower class respondents with more homogenous networks have more support for redistribution, whereas higher class respondents with more homogenous networks have lower support for redistribution. These class contrasts tend to be a bit more pronounced among countries with lower inequality.</w:t>
            </w:r>
          </w:p>
        </w:tc>
        <w:tc>
          <w:tcPr>
            <w:tcW w:w="3032" w:type="pct"/>
            <w:hideMark/>
          </w:tcPr>
          <w:p w14:paraId="28EA912C" w14:textId="2A69FE63" w:rsidR="00121668" w:rsidRPr="00445114" w:rsidRDefault="0013750C" w:rsidP="00121668">
            <w:pPr>
              <w:rPr>
                <w:rFonts w:ascii="Times New Roman" w:hAnsi="Times New Roman" w:cs="Times New Roman"/>
              </w:rPr>
            </w:pPr>
            <w:r w:rsidRPr="00445114">
              <w:rPr>
                <w:rFonts w:ascii="Times New Roman" w:hAnsi="Times New Roman" w:cs="Times New Roman"/>
              </w:rPr>
              <w:t>Delete before submission</w:t>
            </w:r>
          </w:p>
        </w:tc>
      </w:tr>
      <w:tr w:rsidR="00A7594F" w:rsidRPr="00445114" w14:paraId="14B03D10" w14:textId="77777777" w:rsidTr="002127B8">
        <w:tc>
          <w:tcPr>
            <w:tcW w:w="278" w:type="pct"/>
            <w:hideMark/>
          </w:tcPr>
          <w:p w14:paraId="4F1BE342"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R3.2</w:t>
            </w:r>
          </w:p>
        </w:tc>
        <w:tc>
          <w:tcPr>
            <w:tcW w:w="1690" w:type="pct"/>
            <w:hideMark/>
          </w:tcPr>
          <w:p w14:paraId="7BEA2A79" w14:textId="77777777" w:rsidR="00121668" w:rsidRPr="00445114" w:rsidRDefault="00121668" w:rsidP="00121668">
            <w:pPr>
              <w:rPr>
                <w:rFonts w:ascii="Times New Roman" w:hAnsi="Times New Roman" w:cs="Times New Roman"/>
                <w:highlight w:val="yellow"/>
              </w:rPr>
            </w:pPr>
            <w:r w:rsidRPr="00445114">
              <w:rPr>
                <w:rFonts w:ascii="Times New Roman" w:hAnsi="Times New Roman" w:cs="Times New Roman"/>
                <w:highlight w:val="yellow"/>
              </w:rPr>
              <w:t>Overall, I find this article to be important, sophisticated, and interesting. The results are produced well. The research question is creative and important.</w:t>
            </w:r>
          </w:p>
        </w:tc>
        <w:tc>
          <w:tcPr>
            <w:tcW w:w="3032" w:type="pct"/>
            <w:hideMark/>
          </w:tcPr>
          <w:p w14:paraId="616C5971" w14:textId="4DF013BC" w:rsidR="00121668" w:rsidRPr="00445114" w:rsidRDefault="0013750C" w:rsidP="00121668">
            <w:pPr>
              <w:rPr>
                <w:rFonts w:ascii="Times New Roman" w:hAnsi="Times New Roman" w:cs="Times New Roman"/>
              </w:rPr>
            </w:pPr>
            <w:r w:rsidRPr="00445114">
              <w:rPr>
                <w:rFonts w:ascii="Times New Roman" w:hAnsi="Times New Roman" w:cs="Times New Roman"/>
              </w:rPr>
              <w:t>Delete before submission</w:t>
            </w:r>
          </w:p>
        </w:tc>
      </w:tr>
      <w:tr w:rsidR="00A7594F" w:rsidRPr="00445114" w14:paraId="34016B57" w14:textId="77777777" w:rsidTr="002127B8">
        <w:tc>
          <w:tcPr>
            <w:tcW w:w="278" w:type="pct"/>
            <w:hideMark/>
          </w:tcPr>
          <w:p w14:paraId="48234FB3"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R3.3</w:t>
            </w:r>
          </w:p>
        </w:tc>
        <w:tc>
          <w:tcPr>
            <w:tcW w:w="1690" w:type="pct"/>
            <w:hideMark/>
          </w:tcPr>
          <w:p w14:paraId="0DB56B69" w14:textId="3656317B" w:rsidR="00121668" w:rsidRPr="00445114" w:rsidRDefault="00121668" w:rsidP="00121668">
            <w:pPr>
              <w:rPr>
                <w:rFonts w:ascii="Times New Roman" w:hAnsi="Times New Roman" w:cs="Times New Roman"/>
              </w:rPr>
            </w:pPr>
            <w:r w:rsidRPr="00445114">
              <w:rPr>
                <w:rFonts w:ascii="Times New Roman" w:hAnsi="Times New Roman" w:cs="Times New Roman"/>
              </w:rPr>
              <w:t xml:space="preserve">This article is very similar to Lindh and Andersson's 2024 ESR, if I'm not mistaken. The difference seems to be a minor variation </w:t>
            </w:r>
            <w:proofErr w:type="gramStart"/>
            <w:r w:rsidRPr="00445114">
              <w:rPr>
                <w:rFonts w:ascii="Times New Roman" w:hAnsi="Times New Roman" w:cs="Times New Roman"/>
              </w:rPr>
              <w:t>on</w:t>
            </w:r>
            <w:proofErr w:type="gramEnd"/>
            <w:r w:rsidRPr="00445114">
              <w:rPr>
                <w:rFonts w:ascii="Times New Roman" w:hAnsi="Times New Roman" w:cs="Times New Roman"/>
              </w:rPr>
              <w:t xml:space="preserve"> measuring class network composition and selecting a few different attitudinal questions. Now, this similarity is not an insurmountable problem, as both Lindh and Andersson 2024 and this paper provide interesting and important findings. But I think that more care needs to be done to explicitly situate what specific value is added by this paper above Lindh and Andersson. Just to reiterate, I think there is </w:t>
            </w:r>
            <w:r w:rsidR="00C56DB9" w:rsidRPr="00445114">
              <w:rPr>
                <w:rFonts w:ascii="Times New Roman" w:hAnsi="Times New Roman" w:cs="Times New Roman"/>
              </w:rPr>
              <w:t>value-added</w:t>
            </w:r>
            <w:r w:rsidRPr="00445114">
              <w:rPr>
                <w:rFonts w:ascii="Times New Roman" w:hAnsi="Times New Roman" w:cs="Times New Roman"/>
              </w:rPr>
              <w:t>, but the authors need to make a bit more of a clearer and stronger case.</w:t>
            </w:r>
          </w:p>
        </w:tc>
        <w:tc>
          <w:tcPr>
            <w:tcW w:w="3032" w:type="pct"/>
            <w:hideMark/>
          </w:tcPr>
          <w:p w14:paraId="16769A65" w14:textId="77777777" w:rsidR="00F23461" w:rsidRPr="00445114" w:rsidRDefault="00F23461" w:rsidP="00F23461">
            <w:pPr>
              <w:rPr>
                <w:rFonts w:ascii="Times New Roman" w:hAnsi="Times New Roman" w:cs="Times New Roman"/>
              </w:rPr>
            </w:pPr>
            <w:r w:rsidRPr="00445114">
              <w:rPr>
                <w:rFonts w:ascii="Times New Roman" w:hAnsi="Times New Roman" w:cs="Times New Roman"/>
              </w:rPr>
              <w:t xml:space="preserve">Thank you for this comment. Indeed, the work by Lindh and Andersson (2024) represents an important contribution to the field. I also </w:t>
            </w:r>
            <w:proofErr w:type="gramStart"/>
            <w:r w:rsidRPr="00445114">
              <w:rPr>
                <w:rFonts w:ascii="Times New Roman" w:hAnsi="Times New Roman" w:cs="Times New Roman"/>
              </w:rPr>
              <w:t>build</w:t>
            </w:r>
            <w:proofErr w:type="gramEnd"/>
            <w:r w:rsidRPr="00445114">
              <w:rPr>
                <w:rFonts w:ascii="Times New Roman" w:hAnsi="Times New Roman" w:cs="Times New Roman"/>
              </w:rPr>
              <w:t xml:space="preserve"> on their earlier work in developing my own theoretical framework. At the same time, I distinguish my study from theirs in two key respects:</w:t>
            </w:r>
          </w:p>
          <w:p w14:paraId="5F0DE217" w14:textId="77777777" w:rsidR="00F23461" w:rsidRPr="00445114" w:rsidRDefault="00F23461" w:rsidP="00F23461">
            <w:pPr>
              <w:rPr>
                <w:rFonts w:ascii="Times New Roman" w:hAnsi="Times New Roman" w:cs="Times New Roman"/>
              </w:rPr>
            </w:pPr>
          </w:p>
          <w:p w14:paraId="32A77E8C" w14:textId="77777777" w:rsidR="00F23461" w:rsidRPr="00445114" w:rsidRDefault="00F23461" w:rsidP="00F23461">
            <w:pPr>
              <w:rPr>
                <w:rFonts w:ascii="Times New Roman" w:hAnsi="Times New Roman" w:cs="Times New Roman"/>
              </w:rPr>
            </w:pPr>
            <w:r w:rsidRPr="00445114">
              <w:rPr>
                <w:rFonts w:ascii="Times New Roman" w:hAnsi="Times New Roman" w:cs="Times New Roman"/>
              </w:rPr>
              <w:t>1) Distinction between class profiles and class-based network homogeneity.</w:t>
            </w:r>
          </w:p>
          <w:p w14:paraId="5EAE93CE" w14:textId="77777777" w:rsidR="00F23461" w:rsidRPr="00445114" w:rsidRDefault="00F23461" w:rsidP="00F23461">
            <w:pPr>
              <w:rPr>
                <w:rFonts w:ascii="Times New Roman" w:hAnsi="Times New Roman" w:cs="Times New Roman"/>
              </w:rPr>
            </w:pPr>
            <w:r w:rsidRPr="00445114">
              <w:rPr>
                <w:rFonts w:ascii="Times New Roman" w:hAnsi="Times New Roman" w:cs="Times New Roman"/>
              </w:rPr>
              <w:t xml:space="preserve">Rather than simply extending traditional class-based mechanisms to network ties, my aim is to explore how ties to individuals of the same class—what I refer to as class-based network homogeneity—shape redistributive preferences. This concept focuses on what it means for individuals of a particular class to predominantly experience their social world through same-class relationships. I emphasize that homogeneity should be understood as a measure of distance from other </w:t>
            </w:r>
            <w:proofErr w:type="gramStart"/>
            <w:r w:rsidRPr="00445114">
              <w:rPr>
                <w:rFonts w:ascii="Times New Roman" w:hAnsi="Times New Roman" w:cs="Times New Roman"/>
              </w:rPr>
              <w:t>classes, and</w:t>
            </w:r>
            <w:proofErr w:type="gramEnd"/>
            <w:r w:rsidRPr="00445114">
              <w:rPr>
                <w:rFonts w:ascii="Times New Roman" w:hAnsi="Times New Roman" w:cs="Times New Roman"/>
              </w:rPr>
              <w:t xml:space="preserve"> argue that this distance operates differently depending on one's class position. In doing so, I attempt to clarify how class-based network segregation may affect political attitudes in class-specific ways.</w:t>
            </w:r>
          </w:p>
          <w:p w14:paraId="6A692298" w14:textId="77777777" w:rsidR="00F23461" w:rsidRPr="00445114" w:rsidRDefault="00F23461" w:rsidP="00F23461">
            <w:pPr>
              <w:rPr>
                <w:rFonts w:ascii="Times New Roman" w:hAnsi="Times New Roman" w:cs="Times New Roman"/>
              </w:rPr>
            </w:pPr>
          </w:p>
          <w:p w14:paraId="5E611C79" w14:textId="77777777" w:rsidR="00F23461" w:rsidRPr="00445114" w:rsidRDefault="00F23461" w:rsidP="00F23461">
            <w:pPr>
              <w:rPr>
                <w:rFonts w:ascii="Times New Roman" w:hAnsi="Times New Roman" w:cs="Times New Roman"/>
              </w:rPr>
            </w:pPr>
            <w:r w:rsidRPr="00445114">
              <w:rPr>
                <w:rFonts w:ascii="Times New Roman" w:hAnsi="Times New Roman" w:cs="Times New Roman"/>
              </w:rPr>
              <w:t>2) Distinction between country-level redistribution and income inequality (post-tax and transfers).</w:t>
            </w:r>
          </w:p>
          <w:p w14:paraId="2454ECEE" w14:textId="4E8E4671" w:rsidR="00BE1325" w:rsidRPr="00445114" w:rsidRDefault="00F23461" w:rsidP="00F23461">
            <w:pPr>
              <w:rPr>
                <w:rFonts w:ascii="Times New Roman" w:hAnsi="Times New Roman" w:cs="Times New Roman"/>
              </w:rPr>
            </w:pPr>
            <w:r w:rsidRPr="00445114">
              <w:rPr>
                <w:rFonts w:ascii="Times New Roman" w:hAnsi="Times New Roman" w:cs="Times New Roman"/>
              </w:rPr>
              <w:t xml:space="preserve">Another important distinction lies in how I conceptualize the macro-level context. My focus is on realized income inequality—measured after taxes and transfers—rather than on redistribution per se. This allows me to analyze the distributional context in which individuals form political preferences, after the welfare state has already enacted its role. While redistribution and inequality are clearly linked, I treat </w:t>
            </w:r>
            <w:r w:rsidRPr="00445114">
              <w:rPr>
                <w:rFonts w:ascii="Times New Roman" w:hAnsi="Times New Roman" w:cs="Times New Roman"/>
              </w:rPr>
              <w:lastRenderedPageBreak/>
              <w:t>them as analytically distinct to better capture the contextual effects on individual attitudes.</w:t>
            </w:r>
          </w:p>
          <w:p w14:paraId="56130FE0" w14:textId="77777777" w:rsidR="00F23461" w:rsidRPr="00445114" w:rsidRDefault="00F23461" w:rsidP="00F23461">
            <w:pPr>
              <w:rPr>
                <w:rFonts w:ascii="Times New Roman" w:hAnsi="Times New Roman" w:cs="Times New Roman"/>
              </w:rPr>
            </w:pPr>
          </w:p>
          <w:p w14:paraId="03E64568" w14:textId="31267975" w:rsidR="00BE1325" w:rsidRPr="00445114" w:rsidRDefault="00BE1325" w:rsidP="00121668">
            <w:pPr>
              <w:rPr>
                <w:rFonts w:ascii="Times New Roman" w:hAnsi="Times New Roman" w:cs="Times New Roman"/>
              </w:rPr>
            </w:pPr>
          </w:p>
        </w:tc>
      </w:tr>
      <w:tr w:rsidR="00A7594F" w:rsidRPr="00445114" w14:paraId="213F5CB7" w14:textId="77777777" w:rsidTr="002127B8">
        <w:tc>
          <w:tcPr>
            <w:tcW w:w="278" w:type="pct"/>
            <w:hideMark/>
          </w:tcPr>
          <w:p w14:paraId="357FCA2A"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lastRenderedPageBreak/>
              <w:t>R3.4</w:t>
            </w:r>
          </w:p>
        </w:tc>
        <w:tc>
          <w:tcPr>
            <w:tcW w:w="1690" w:type="pct"/>
            <w:hideMark/>
          </w:tcPr>
          <w:p w14:paraId="027B73C5"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 xml:space="preserve">Know / don't know. If I'm not mistaken, how do we differentiate the homogenous from the isolate? If I'm not mistaken, a hermit and a highly social but highly cocooned </w:t>
            </w:r>
            <w:proofErr w:type="gramStart"/>
            <w:r w:rsidRPr="00445114">
              <w:rPr>
                <w:rFonts w:ascii="Times New Roman" w:hAnsi="Times New Roman" w:cs="Times New Roman"/>
              </w:rPr>
              <w:t>upper class</w:t>
            </w:r>
            <w:proofErr w:type="gramEnd"/>
            <w:r w:rsidRPr="00445114">
              <w:rPr>
                <w:rFonts w:ascii="Times New Roman" w:hAnsi="Times New Roman" w:cs="Times New Roman"/>
              </w:rPr>
              <w:t xml:space="preserve"> person will both score as highly homogenous networks, since both will not know a police officer, for example. How can we differentiate these two contributors to the homogenous, or at least be confident that the hermit is not driving main results?</w:t>
            </w:r>
          </w:p>
        </w:tc>
        <w:tc>
          <w:tcPr>
            <w:tcW w:w="3032" w:type="pct"/>
            <w:hideMark/>
          </w:tcPr>
          <w:p w14:paraId="156132D6" w14:textId="68D2204F" w:rsidR="002B332C" w:rsidRPr="00445114" w:rsidRDefault="002B332C" w:rsidP="002B332C">
            <w:pPr>
              <w:rPr>
                <w:rFonts w:ascii="Times New Roman" w:hAnsi="Times New Roman" w:cs="Times New Roman"/>
              </w:rPr>
            </w:pPr>
            <w:r w:rsidRPr="00445114">
              <w:rPr>
                <w:rFonts w:ascii="Times New Roman" w:hAnsi="Times New Roman" w:cs="Times New Roman"/>
              </w:rPr>
              <w:t>I appreciate this question and fully agree that distinguishing between structurally homogenous networks and true social isolation is critical for interpreting the findings.</w:t>
            </w:r>
          </w:p>
          <w:p w14:paraId="4CE8046C" w14:textId="77777777" w:rsidR="002B332C" w:rsidRPr="00445114" w:rsidRDefault="002B332C" w:rsidP="002B332C">
            <w:pPr>
              <w:rPr>
                <w:rFonts w:ascii="Times New Roman" w:hAnsi="Times New Roman" w:cs="Times New Roman"/>
              </w:rPr>
            </w:pPr>
          </w:p>
          <w:p w14:paraId="7BFE846A" w14:textId="77777777" w:rsidR="002B332C" w:rsidRPr="00445114" w:rsidRDefault="002B332C" w:rsidP="002B332C">
            <w:pPr>
              <w:rPr>
                <w:rFonts w:ascii="Times New Roman" w:hAnsi="Times New Roman" w:cs="Times New Roman"/>
              </w:rPr>
            </w:pPr>
            <w:r w:rsidRPr="00445114">
              <w:rPr>
                <w:rFonts w:ascii="Times New Roman" w:hAnsi="Times New Roman" w:cs="Times New Roman"/>
              </w:rPr>
              <w:t>To clarify, individuals who reported not knowing anyone in the position generator were excluded from the analysis (approximately 5% of the original sample). These respondents represent the only cases that could be reasonably classified as “isolates” within the context of this instrument. As such, they do not contribute to the estimated effects of network homogeneity in the final models.</w:t>
            </w:r>
          </w:p>
          <w:p w14:paraId="6E2AC6E6" w14:textId="77777777" w:rsidR="002B332C" w:rsidRPr="00445114" w:rsidRDefault="002B332C" w:rsidP="002B332C">
            <w:pPr>
              <w:rPr>
                <w:rFonts w:ascii="Times New Roman" w:hAnsi="Times New Roman" w:cs="Times New Roman"/>
              </w:rPr>
            </w:pPr>
          </w:p>
          <w:p w14:paraId="7A1D5113" w14:textId="505C7DF7" w:rsidR="002B332C" w:rsidRPr="00445114" w:rsidRDefault="002B332C" w:rsidP="002B332C">
            <w:pPr>
              <w:rPr>
                <w:rFonts w:ascii="Times New Roman" w:hAnsi="Times New Roman" w:cs="Times New Roman"/>
              </w:rPr>
            </w:pPr>
            <w:r w:rsidRPr="00445114">
              <w:rPr>
                <w:rFonts w:ascii="Times New Roman" w:hAnsi="Times New Roman" w:cs="Times New Roman"/>
              </w:rPr>
              <w:t xml:space="preserve">Importantly, the models </w:t>
            </w:r>
            <w:proofErr w:type="gramStart"/>
            <w:r w:rsidRPr="00445114">
              <w:rPr>
                <w:rFonts w:ascii="Times New Roman" w:hAnsi="Times New Roman" w:cs="Times New Roman"/>
              </w:rPr>
              <w:t>control for</w:t>
            </w:r>
            <w:proofErr w:type="gramEnd"/>
            <w:r w:rsidRPr="00445114">
              <w:rPr>
                <w:rFonts w:ascii="Times New Roman" w:hAnsi="Times New Roman" w:cs="Times New Roman"/>
              </w:rPr>
              <w:t xml:space="preserve"> network size (i.e., the number of known positions named by each respondent). This allows us to account for the potential influence of smaller networks on the homogeneity index. By including this covariate, we mitigate the concern that highly homogenous networks are merely artifacts of sparse social exposure. In other words, the results reflect variation in homogeneity, not simply size.</w:t>
            </w:r>
          </w:p>
          <w:p w14:paraId="51BC38EB" w14:textId="77777777" w:rsidR="002B332C" w:rsidRPr="00445114" w:rsidRDefault="002B332C" w:rsidP="002B332C">
            <w:pPr>
              <w:rPr>
                <w:rFonts w:ascii="Times New Roman" w:hAnsi="Times New Roman" w:cs="Times New Roman"/>
              </w:rPr>
            </w:pPr>
          </w:p>
          <w:p w14:paraId="3CE06251" w14:textId="77777777" w:rsidR="002B332C" w:rsidRPr="00445114" w:rsidRDefault="002B332C" w:rsidP="002B332C">
            <w:pPr>
              <w:rPr>
                <w:rFonts w:ascii="Times New Roman" w:hAnsi="Times New Roman" w:cs="Times New Roman"/>
              </w:rPr>
            </w:pPr>
            <w:r w:rsidRPr="00445114">
              <w:rPr>
                <w:rFonts w:ascii="Times New Roman" w:hAnsi="Times New Roman" w:cs="Times New Roman"/>
              </w:rPr>
              <w:t xml:space="preserve">Lastly, it is worth noting that the position generator is designed to capture access to a range of occupational positions—typically via </w:t>
            </w:r>
            <w:r w:rsidRPr="00445114">
              <w:rPr>
                <w:rFonts w:ascii="Times New Roman" w:hAnsi="Times New Roman" w:cs="Times New Roman"/>
                <w:i/>
                <w:iCs/>
              </w:rPr>
              <w:t>weak</w:t>
            </w:r>
            <w:r w:rsidRPr="00445114">
              <w:rPr>
                <w:rFonts w:ascii="Times New Roman" w:hAnsi="Times New Roman" w:cs="Times New Roman"/>
              </w:rPr>
              <w:t xml:space="preserve"> or acquaintance ties—rather than measuring strong emotional bonds or close-knit personal networks (as in name generators). Thus, individuals with limited but exclusive ties (e.g., to high-status others) can be meaningfully distinguished from those with no meaningful network reach at all.</w:t>
            </w:r>
          </w:p>
          <w:p w14:paraId="07289A31" w14:textId="77777777" w:rsidR="002B332C" w:rsidRPr="00445114" w:rsidRDefault="002B332C" w:rsidP="002B332C">
            <w:pPr>
              <w:rPr>
                <w:rFonts w:ascii="Times New Roman" w:hAnsi="Times New Roman" w:cs="Times New Roman"/>
              </w:rPr>
            </w:pPr>
          </w:p>
          <w:p w14:paraId="55A2AA69" w14:textId="3BAFF855" w:rsidR="0001161D" w:rsidRPr="00445114" w:rsidRDefault="002B332C" w:rsidP="002B332C">
            <w:pPr>
              <w:rPr>
                <w:rFonts w:ascii="Times New Roman" w:hAnsi="Times New Roman" w:cs="Times New Roman"/>
              </w:rPr>
            </w:pPr>
            <w:r w:rsidRPr="00445114">
              <w:rPr>
                <w:rFonts w:ascii="Times New Roman" w:hAnsi="Times New Roman" w:cs="Times New Roman"/>
              </w:rPr>
              <w:t>Taken together, we believe these design and modeling choices provide sufficient safeguards against the possibility that social isolation is confounding our results on network homogeneity.</w:t>
            </w:r>
          </w:p>
          <w:p w14:paraId="5514FD1E" w14:textId="19BEE17D" w:rsidR="004F1CF7" w:rsidRPr="00445114" w:rsidRDefault="004F1CF7" w:rsidP="005D1EDF">
            <w:pPr>
              <w:rPr>
                <w:rFonts w:ascii="Times New Roman" w:hAnsi="Times New Roman" w:cs="Times New Roman"/>
              </w:rPr>
            </w:pPr>
          </w:p>
        </w:tc>
      </w:tr>
      <w:tr w:rsidR="00A7594F" w:rsidRPr="00445114" w14:paraId="4D3F1029" w14:textId="77777777" w:rsidTr="002127B8">
        <w:tc>
          <w:tcPr>
            <w:tcW w:w="278" w:type="pct"/>
            <w:hideMark/>
          </w:tcPr>
          <w:p w14:paraId="16D4A9C8"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R3.5</w:t>
            </w:r>
          </w:p>
        </w:tc>
        <w:tc>
          <w:tcPr>
            <w:tcW w:w="1690" w:type="pct"/>
            <w:hideMark/>
          </w:tcPr>
          <w:p w14:paraId="77821433"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 xml:space="preserve">Relationships - If I'm not mistaken, all forms of knowing in any capacity are coded as known. But are there reasons to wonder whether the </w:t>
            </w:r>
            <w:proofErr w:type="gramStart"/>
            <w:r w:rsidRPr="00445114">
              <w:rPr>
                <w:rFonts w:ascii="Times New Roman" w:hAnsi="Times New Roman" w:cs="Times New Roman"/>
              </w:rPr>
              <w:t>kin</w:t>
            </w:r>
            <w:proofErr w:type="gramEnd"/>
            <w:r w:rsidRPr="00445114">
              <w:rPr>
                <w:rFonts w:ascii="Times New Roman" w:hAnsi="Times New Roman" w:cs="Times New Roman"/>
              </w:rPr>
              <w:t xml:space="preserve">-based and the much </w:t>
            </w:r>
            <w:proofErr w:type="gramStart"/>
            <w:r w:rsidRPr="00445114">
              <w:rPr>
                <w:rFonts w:ascii="Times New Roman" w:hAnsi="Times New Roman" w:cs="Times New Roman"/>
              </w:rPr>
              <w:t>looser</w:t>
            </w:r>
            <w:proofErr w:type="gramEnd"/>
            <w:r w:rsidRPr="00445114">
              <w:rPr>
                <w:rFonts w:ascii="Times New Roman" w:hAnsi="Times New Roman" w:cs="Times New Roman"/>
              </w:rPr>
              <w:t xml:space="preserve">, simply know in some capacity, categories might indicate something that the article is not interested in addressing? Perhaps I am extremely homogenous in my middle-class network formation, but my two siblings rose to the ranks of lawyer and </w:t>
            </w:r>
            <w:proofErr w:type="spellStart"/>
            <w:r w:rsidRPr="00445114">
              <w:rPr>
                <w:rFonts w:ascii="Times New Roman" w:hAnsi="Times New Roman" w:cs="Times New Roman"/>
              </w:rPr>
              <w:t>ceo</w:t>
            </w:r>
            <w:proofErr w:type="spellEnd"/>
            <w:r w:rsidRPr="00445114">
              <w:rPr>
                <w:rFonts w:ascii="Times New Roman" w:hAnsi="Times New Roman" w:cs="Times New Roman"/>
              </w:rPr>
              <w:t xml:space="preserve">, as a silly example. Do I have a heterogenous network in </w:t>
            </w:r>
            <w:proofErr w:type="gramStart"/>
            <w:r w:rsidRPr="00445114">
              <w:rPr>
                <w:rFonts w:ascii="Times New Roman" w:hAnsi="Times New Roman" w:cs="Times New Roman"/>
              </w:rPr>
              <w:t>the</w:t>
            </w:r>
            <w:proofErr w:type="gramEnd"/>
            <w:r w:rsidRPr="00445114">
              <w:rPr>
                <w:rFonts w:ascii="Times New Roman" w:hAnsi="Times New Roman" w:cs="Times New Roman"/>
              </w:rPr>
              <w:t xml:space="preserve"> way that would alter attitudes? Perhaps, but perhaps a bit more justification </w:t>
            </w:r>
            <w:proofErr w:type="gramStart"/>
            <w:r w:rsidRPr="00445114">
              <w:rPr>
                <w:rFonts w:ascii="Times New Roman" w:hAnsi="Times New Roman" w:cs="Times New Roman"/>
              </w:rPr>
              <w:t>of</w:t>
            </w:r>
            <w:proofErr w:type="gramEnd"/>
            <w:r w:rsidRPr="00445114">
              <w:rPr>
                <w:rFonts w:ascii="Times New Roman" w:hAnsi="Times New Roman" w:cs="Times New Roman"/>
              </w:rPr>
              <w:t xml:space="preserve"> collapsing these types of knowing is needed.</w:t>
            </w:r>
          </w:p>
        </w:tc>
        <w:tc>
          <w:tcPr>
            <w:tcW w:w="3032" w:type="pct"/>
            <w:hideMark/>
          </w:tcPr>
          <w:p w14:paraId="217953D5" w14:textId="2EE81CBA" w:rsidR="00321620" w:rsidRPr="00445114" w:rsidRDefault="00321620" w:rsidP="00321620">
            <w:pPr>
              <w:rPr>
                <w:rFonts w:ascii="Times New Roman" w:hAnsi="Times New Roman" w:cs="Times New Roman"/>
              </w:rPr>
            </w:pPr>
            <w:r w:rsidRPr="00445114">
              <w:rPr>
                <w:rFonts w:ascii="Times New Roman" w:hAnsi="Times New Roman" w:cs="Times New Roman"/>
              </w:rPr>
              <w:t>In this case, my focus is on individuals' full networks. Existing research on the network–attitude link has primarily examined the role of full networks, typically considering both weak and strong ties simultaneously. While homogeneity may stem predominantly from strong ties, this is not always the case. Weak ties, on the other hand, are more likely to facilitate out-group connections.</w:t>
            </w:r>
            <w:r w:rsidR="003325AF" w:rsidRPr="00445114">
              <w:rPr>
                <w:rFonts w:ascii="Times New Roman" w:hAnsi="Times New Roman" w:cs="Times New Roman"/>
              </w:rPr>
              <w:t xml:space="preserve"> However</w:t>
            </w:r>
            <w:proofErr w:type="gramStart"/>
            <w:r w:rsidR="003325AF" w:rsidRPr="00445114">
              <w:rPr>
                <w:rFonts w:ascii="Times New Roman" w:hAnsi="Times New Roman" w:cs="Times New Roman"/>
              </w:rPr>
              <w:t>, in</w:t>
            </w:r>
            <w:proofErr w:type="gramEnd"/>
            <w:r w:rsidR="003325AF" w:rsidRPr="00445114">
              <w:rPr>
                <w:rFonts w:ascii="Times New Roman" w:hAnsi="Times New Roman" w:cs="Times New Roman"/>
              </w:rPr>
              <w:t xml:space="preserve"> this study </w:t>
            </w:r>
            <w:proofErr w:type="gramStart"/>
            <w:r w:rsidR="003325AF" w:rsidRPr="00445114">
              <w:rPr>
                <w:rFonts w:ascii="Times New Roman" w:hAnsi="Times New Roman" w:cs="Times New Roman"/>
              </w:rPr>
              <w:t>have</w:t>
            </w:r>
            <w:proofErr w:type="gramEnd"/>
            <w:r w:rsidR="003325AF" w:rsidRPr="00445114">
              <w:rPr>
                <w:rFonts w:ascii="Times New Roman" w:hAnsi="Times New Roman" w:cs="Times New Roman"/>
              </w:rPr>
              <w:t xml:space="preserve"> not hypothesized different effects for strong or weak ties. </w:t>
            </w:r>
          </w:p>
          <w:p w14:paraId="4691DF8E" w14:textId="77777777" w:rsidR="00321620" w:rsidRPr="00445114" w:rsidRDefault="00321620" w:rsidP="00321620">
            <w:pPr>
              <w:rPr>
                <w:rFonts w:ascii="Times New Roman" w:hAnsi="Times New Roman" w:cs="Times New Roman"/>
              </w:rPr>
            </w:pPr>
          </w:p>
          <w:p w14:paraId="278B1444" w14:textId="653A27DF" w:rsidR="004142DF" w:rsidRPr="00445114" w:rsidRDefault="00321620" w:rsidP="00321620">
            <w:pPr>
              <w:rPr>
                <w:rFonts w:ascii="Times New Roman" w:hAnsi="Times New Roman" w:cs="Times New Roman"/>
              </w:rPr>
            </w:pPr>
            <w:r w:rsidRPr="00445114">
              <w:rPr>
                <w:rFonts w:ascii="Times New Roman" w:hAnsi="Times New Roman" w:cs="Times New Roman"/>
              </w:rPr>
              <w:t>Theoretically, it would make sense to distinguish between weak and strong ties when analyzing network effects. However, such a distinction extends beyond the scope of this paper and is therefore not included in the micro-level theorization of the hypotheses. Nonetheless, this represents a promising direction for future research.</w:t>
            </w:r>
          </w:p>
          <w:p w14:paraId="70E5AA6D" w14:textId="77777777" w:rsidR="00321620" w:rsidRPr="00445114" w:rsidRDefault="00321620" w:rsidP="00321620">
            <w:pPr>
              <w:rPr>
                <w:rFonts w:ascii="Times New Roman" w:hAnsi="Times New Roman" w:cs="Times New Roman"/>
              </w:rPr>
            </w:pPr>
          </w:p>
          <w:p w14:paraId="544DF1B8" w14:textId="55E6DC12" w:rsidR="004142DF" w:rsidRPr="00445114" w:rsidRDefault="004142DF" w:rsidP="004142DF">
            <w:pPr>
              <w:rPr>
                <w:rFonts w:ascii="Times New Roman" w:hAnsi="Times New Roman" w:cs="Times New Roman"/>
                <w:lang w:val="es-CL"/>
              </w:rPr>
            </w:pPr>
          </w:p>
        </w:tc>
      </w:tr>
      <w:tr w:rsidR="00A7594F" w:rsidRPr="00445114" w14:paraId="410FF245" w14:textId="77777777" w:rsidTr="002127B8">
        <w:tc>
          <w:tcPr>
            <w:tcW w:w="278" w:type="pct"/>
            <w:hideMark/>
          </w:tcPr>
          <w:p w14:paraId="075BD974"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R3.6</w:t>
            </w:r>
          </w:p>
        </w:tc>
        <w:tc>
          <w:tcPr>
            <w:tcW w:w="1690" w:type="pct"/>
            <w:hideMark/>
          </w:tcPr>
          <w:p w14:paraId="69B1E179" w14:textId="77777777" w:rsidR="00121668" w:rsidRPr="00445114" w:rsidRDefault="00121668" w:rsidP="00121668">
            <w:pPr>
              <w:rPr>
                <w:rFonts w:ascii="Times New Roman" w:hAnsi="Times New Roman" w:cs="Times New Roman"/>
              </w:rPr>
            </w:pPr>
            <w:r w:rsidRPr="00445114">
              <w:rPr>
                <w:rFonts w:ascii="Times New Roman" w:hAnsi="Times New Roman" w:cs="Times New Roman"/>
              </w:rPr>
              <w:t xml:space="preserve">I don't totally understand why the EGP categories </w:t>
            </w:r>
            <w:proofErr w:type="gramStart"/>
            <w:r w:rsidRPr="00445114">
              <w:rPr>
                <w:rFonts w:ascii="Times New Roman" w:hAnsi="Times New Roman" w:cs="Times New Roman"/>
              </w:rPr>
              <w:t>are collapsed</w:t>
            </w:r>
            <w:proofErr w:type="gramEnd"/>
            <w:r w:rsidRPr="00445114">
              <w:rPr>
                <w:rFonts w:ascii="Times New Roman" w:hAnsi="Times New Roman" w:cs="Times New Roman"/>
              </w:rPr>
              <w:t xml:space="preserve">. EGP class categories don't seem terribly overwhelming. Wouldn't it at least </w:t>
            </w:r>
            <w:r w:rsidRPr="00445114">
              <w:rPr>
                <w:rFonts w:ascii="Times New Roman" w:hAnsi="Times New Roman" w:cs="Times New Roman"/>
              </w:rPr>
              <w:lastRenderedPageBreak/>
              <w:t>make sense to verify that the patterns of association are similar within the collapsed classes?</w:t>
            </w:r>
          </w:p>
        </w:tc>
        <w:tc>
          <w:tcPr>
            <w:tcW w:w="3032" w:type="pct"/>
            <w:hideMark/>
          </w:tcPr>
          <w:p w14:paraId="6823D0D9" w14:textId="3636A97D" w:rsidR="00F37334" w:rsidRPr="00445114" w:rsidRDefault="00E716BD" w:rsidP="00121668">
            <w:pPr>
              <w:rPr>
                <w:rFonts w:ascii="Times New Roman" w:hAnsi="Times New Roman" w:cs="Times New Roman"/>
              </w:rPr>
            </w:pPr>
            <w:r w:rsidRPr="00445114">
              <w:rPr>
                <w:rFonts w:ascii="Times New Roman" w:hAnsi="Times New Roman" w:cs="Times New Roman"/>
              </w:rPr>
              <w:lastRenderedPageBreak/>
              <w:t xml:space="preserve">This is a very interesting point. Initially, I aligned the classification of individual class position with the three-group structure used in the occupation-based position generator. Following the recommendation, I re-estimated the regression using a six-class categorization. The results </w:t>
            </w:r>
            <w:r w:rsidRPr="00445114">
              <w:rPr>
                <w:rFonts w:ascii="Times New Roman" w:hAnsi="Times New Roman" w:cs="Times New Roman"/>
              </w:rPr>
              <w:lastRenderedPageBreak/>
              <w:t>remained consistent with those obtained under the three-class EGP scheme, providing similar support for Hypothesis 1. Additionally, I included the main cross-level interaction effect for income inequality to test Hypothesis 2, and the findings were likewise stable across both class categorizations. These additional analyses are presented in the supplementary materials (see Table S4 and Table S5).</w:t>
            </w:r>
          </w:p>
        </w:tc>
      </w:tr>
    </w:tbl>
    <w:p w14:paraId="6CA377FF" w14:textId="77777777" w:rsidR="00121668" w:rsidRPr="00445114" w:rsidRDefault="00121668" w:rsidP="00121668">
      <w:pPr>
        <w:spacing w:after="0" w:line="240" w:lineRule="auto"/>
        <w:rPr>
          <w:rFonts w:ascii="Times New Roman" w:hAnsi="Times New Roman" w:cs="Times New Roman"/>
        </w:rPr>
      </w:pPr>
    </w:p>
    <w:p w14:paraId="7C847EC5" w14:textId="77777777" w:rsidR="00625172" w:rsidRDefault="00625172" w:rsidP="00121668">
      <w:pPr>
        <w:spacing w:after="0" w:line="240" w:lineRule="auto"/>
        <w:rPr>
          <w:rFonts w:ascii="Times New Roman" w:hAnsi="Times New Roman" w:cs="Times New Roman"/>
        </w:rPr>
      </w:pPr>
    </w:p>
    <w:p w14:paraId="6011B023" w14:textId="77777777" w:rsidR="00445114" w:rsidRDefault="00445114" w:rsidP="00121668">
      <w:pPr>
        <w:spacing w:after="0" w:line="240" w:lineRule="auto"/>
        <w:rPr>
          <w:rFonts w:ascii="Times New Roman" w:hAnsi="Times New Roman" w:cs="Times New Roman"/>
        </w:rPr>
      </w:pPr>
    </w:p>
    <w:p w14:paraId="1A720D22" w14:textId="77777777" w:rsidR="00EC5A12" w:rsidRDefault="00EC5A12" w:rsidP="00121668">
      <w:pPr>
        <w:spacing w:after="0" w:line="240" w:lineRule="auto"/>
        <w:rPr>
          <w:rFonts w:ascii="Times New Roman" w:hAnsi="Times New Roman" w:cs="Times New Roman"/>
        </w:rPr>
      </w:pPr>
    </w:p>
    <w:p w14:paraId="435CD779" w14:textId="77777777" w:rsidR="00EC5A12" w:rsidRDefault="00EC5A12" w:rsidP="00121668">
      <w:pPr>
        <w:spacing w:after="0" w:line="240" w:lineRule="auto"/>
        <w:rPr>
          <w:rFonts w:ascii="Times New Roman" w:hAnsi="Times New Roman" w:cs="Times New Roman"/>
        </w:rPr>
      </w:pPr>
    </w:p>
    <w:p w14:paraId="68E38409" w14:textId="77777777" w:rsidR="00EC5A12" w:rsidRDefault="00EC5A12" w:rsidP="00121668">
      <w:pPr>
        <w:spacing w:after="0" w:line="240" w:lineRule="auto"/>
        <w:rPr>
          <w:rFonts w:ascii="Times New Roman" w:hAnsi="Times New Roman" w:cs="Times New Roman"/>
        </w:rPr>
      </w:pPr>
    </w:p>
    <w:p w14:paraId="5B801C38" w14:textId="5CC77E43" w:rsidR="00EC5A12" w:rsidRDefault="00EC5A12" w:rsidP="00216628">
      <w:pPr>
        <w:ind w:left="-567"/>
        <w:rPr>
          <w:rFonts w:ascii="Times New Roman" w:hAnsi="Times New Roman" w:cs="Times New Roman"/>
        </w:rPr>
      </w:pPr>
      <w:r>
        <w:rPr>
          <w:rFonts w:ascii="Times New Roman" w:hAnsi="Times New Roman" w:cs="Times New Roman"/>
        </w:rPr>
        <w:br w:type="page"/>
      </w:r>
    </w:p>
    <w:p w14:paraId="3BDAC2F4" w14:textId="3928CA31" w:rsidR="00625172" w:rsidRPr="00445114" w:rsidRDefault="00625172" w:rsidP="00625172">
      <w:pPr>
        <w:pStyle w:val="Heading1"/>
        <w:rPr>
          <w:rFonts w:ascii="Times New Roman" w:hAnsi="Times New Roman" w:cs="Times New Roman"/>
        </w:rPr>
      </w:pPr>
      <w:r w:rsidRPr="00445114">
        <w:rPr>
          <w:rFonts w:ascii="Times New Roman" w:hAnsi="Times New Roman" w:cs="Times New Roman"/>
        </w:rPr>
        <w:lastRenderedPageBreak/>
        <w:t>References</w:t>
      </w:r>
    </w:p>
    <w:p w14:paraId="03A6D231" w14:textId="77777777" w:rsidR="00625172" w:rsidRPr="004A3C17" w:rsidRDefault="00625172" w:rsidP="00625172">
      <w:pPr>
        <w:pStyle w:val="Bibliography"/>
        <w:rPr>
          <w:rFonts w:ascii="Times New Roman" w:hAnsi="Times New Roman" w:cs="Times New Roman"/>
          <w:sz w:val="24"/>
          <w:szCs w:val="32"/>
        </w:rPr>
      </w:pPr>
      <w:r w:rsidRPr="004A3C17">
        <w:rPr>
          <w:rFonts w:ascii="Times New Roman" w:hAnsi="Times New Roman" w:cs="Times New Roman"/>
          <w:sz w:val="24"/>
          <w:szCs w:val="32"/>
        </w:rPr>
        <w:fldChar w:fldCharType="begin"/>
      </w:r>
      <w:r w:rsidRPr="004A3C17">
        <w:rPr>
          <w:rFonts w:ascii="Times New Roman" w:hAnsi="Times New Roman" w:cs="Times New Roman"/>
          <w:sz w:val="24"/>
          <w:szCs w:val="32"/>
        </w:rPr>
        <w:instrText xml:space="preserve"> ADDIN ZOTERO_BIBL {"uncited":[],"omitted":[],"custom":[]} CSL_BIBLIOGRAPHY </w:instrText>
      </w:r>
      <w:r w:rsidRPr="004A3C17">
        <w:rPr>
          <w:rFonts w:ascii="Times New Roman" w:hAnsi="Times New Roman" w:cs="Times New Roman"/>
          <w:sz w:val="24"/>
          <w:szCs w:val="32"/>
        </w:rPr>
        <w:fldChar w:fldCharType="separate"/>
      </w:r>
      <w:r w:rsidRPr="004A3C17">
        <w:rPr>
          <w:rFonts w:ascii="Times New Roman" w:hAnsi="Times New Roman" w:cs="Times New Roman"/>
          <w:sz w:val="24"/>
          <w:szCs w:val="32"/>
        </w:rPr>
        <w:t xml:space="preserve">Coppedge, M., Gerring, J., Knutsen, C. H., Lindberg, S. I., Teorell, J., Altman, D., Angiolillo, F., Bernhard, M., Cornell, A., Gjerløw, H., Glynn, A., Grahn, S., Hicken, A., Kinzelbach, K., Marquardt, K., McMann, K., Mechkova, V., Medzihorsky, J., Neundorf, A., … Sundström, A. (2025). </w:t>
      </w:r>
      <w:r w:rsidRPr="004A3C17">
        <w:rPr>
          <w:rFonts w:ascii="Times New Roman" w:hAnsi="Times New Roman" w:cs="Times New Roman"/>
          <w:i/>
          <w:iCs/>
          <w:sz w:val="24"/>
          <w:szCs w:val="32"/>
        </w:rPr>
        <w:t>V-Dem Dataset v15</w:t>
      </w:r>
      <w:r w:rsidRPr="004A3C17">
        <w:rPr>
          <w:rFonts w:ascii="Times New Roman" w:hAnsi="Times New Roman" w:cs="Times New Roman"/>
          <w:sz w:val="24"/>
          <w:szCs w:val="32"/>
        </w:rPr>
        <w:t xml:space="preserve"> [Dataset]. Varieties of Democracy (V-Dem) Project. https://doi.org/10.23696/VDEMDS25</w:t>
      </w:r>
    </w:p>
    <w:p w14:paraId="31DA5ECB" w14:textId="77777777" w:rsidR="00625172" w:rsidRPr="004A3C17" w:rsidRDefault="00625172" w:rsidP="00625172">
      <w:pPr>
        <w:pStyle w:val="Bibliography"/>
        <w:rPr>
          <w:rFonts w:ascii="Times New Roman" w:hAnsi="Times New Roman" w:cs="Times New Roman"/>
          <w:sz w:val="24"/>
          <w:szCs w:val="32"/>
        </w:rPr>
      </w:pPr>
      <w:r w:rsidRPr="004A3C17">
        <w:rPr>
          <w:rFonts w:ascii="Times New Roman" w:hAnsi="Times New Roman" w:cs="Times New Roman"/>
          <w:sz w:val="24"/>
          <w:szCs w:val="32"/>
        </w:rPr>
        <w:t xml:space="preserve">International Labour Organization. (2020). </w:t>
      </w:r>
      <w:r w:rsidRPr="004A3C17">
        <w:rPr>
          <w:rFonts w:ascii="Times New Roman" w:hAnsi="Times New Roman" w:cs="Times New Roman"/>
          <w:i/>
          <w:iCs/>
          <w:sz w:val="24"/>
          <w:szCs w:val="32"/>
        </w:rPr>
        <w:t>ILOSTAT: ILO modelled estimates database [database]</w:t>
      </w:r>
      <w:r w:rsidRPr="004A3C17">
        <w:rPr>
          <w:rFonts w:ascii="Times New Roman" w:hAnsi="Times New Roman" w:cs="Times New Roman"/>
          <w:sz w:val="24"/>
          <w:szCs w:val="32"/>
        </w:rPr>
        <w:t>. International Labour Organization. https://ilostat.ilo.org/data/</w:t>
      </w:r>
    </w:p>
    <w:p w14:paraId="2173660B" w14:textId="77777777" w:rsidR="00625172" w:rsidRPr="004A3C17" w:rsidRDefault="00625172" w:rsidP="00625172">
      <w:pPr>
        <w:pStyle w:val="Bibliography"/>
        <w:rPr>
          <w:rFonts w:ascii="Times New Roman" w:hAnsi="Times New Roman" w:cs="Times New Roman"/>
          <w:sz w:val="24"/>
          <w:szCs w:val="32"/>
        </w:rPr>
      </w:pPr>
      <w:r w:rsidRPr="004A3C17">
        <w:rPr>
          <w:rFonts w:ascii="Times New Roman" w:hAnsi="Times New Roman" w:cs="Times New Roman"/>
          <w:sz w:val="24"/>
          <w:szCs w:val="32"/>
        </w:rPr>
        <w:t xml:space="preserve">Lindh, A., &amp; McCall, L. (2020). Class Position and Political Opinion in Rich Democracies. </w:t>
      </w:r>
      <w:r w:rsidRPr="004A3C17">
        <w:rPr>
          <w:rFonts w:ascii="Times New Roman" w:hAnsi="Times New Roman" w:cs="Times New Roman"/>
          <w:i/>
          <w:iCs/>
          <w:sz w:val="24"/>
          <w:szCs w:val="32"/>
        </w:rPr>
        <w:t>Annual Review of Sociology</w:t>
      </w:r>
      <w:r w:rsidRPr="004A3C17">
        <w:rPr>
          <w:rFonts w:ascii="Times New Roman" w:hAnsi="Times New Roman" w:cs="Times New Roman"/>
          <w:sz w:val="24"/>
          <w:szCs w:val="32"/>
        </w:rPr>
        <w:t xml:space="preserve">, </w:t>
      </w:r>
      <w:r w:rsidRPr="004A3C17">
        <w:rPr>
          <w:rFonts w:ascii="Times New Roman" w:hAnsi="Times New Roman" w:cs="Times New Roman"/>
          <w:i/>
          <w:iCs/>
          <w:sz w:val="24"/>
          <w:szCs w:val="32"/>
        </w:rPr>
        <w:t>46</w:t>
      </w:r>
      <w:r w:rsidRPr="004A3C17">
        <w:rPr>
          <w:rFonts w:ascii="Times New Roman" w:hAnsi="Times New Roman" w:cs="Times New Roman"/>
          <w:sz w:val="24"/>
          <w:szCs w:val="32"/>
        </w:rPr>
        <w:t>(1), 419–441. https://doi.org/10.1146/annurev-soc-121919-054609</w:t>
      </w:r>
    </w:p>
    <w:p w14:paraId="631E74BB" w14:textId="77777777" w:rsidR="00625172" w:rsidRPr="004A3C17" w:rsidRDefault="00625172" w:rsidP="00625172">
      <w:pPr>
        <w:pStyle w:val="Bibliography"/>
        <w:rPr>
          <w:rFonts w:ascii="Times New Roman" w:hAnsi="Times New Roman" w:cs="Times New Roman"/>
          <w:sz w:val="24"/>
          <w:szCs w:val="32"/>
        </w:rPr>
      </w:pPr>
      <w:r w:rsidRPr="004A3C17">
        <w:rPr>
          <w:rFonts w:ascii="Times New Roman" w:hAnsi="Times New Roman" w:cs="Times New Roman"/>
          <w:sz w:val="24"/>
          <w:szCs w:val="32"/>
        </w:rPr>
        <w:t xml:space="preserve">Transparency International (Ed.). (2025). </w:t>
      </w:r>
      <w:r w:rsidRPr="004A3C17">
        <w:rPr>
          <w:rFonts w:ascii="Times New Roman" w:hAnsi="Times New Roman" w:cs="Times New Roman"/>
          <w:i/>
          <w:iCs/>
          <w:sz w:val="24"/>
          <w:szCs w:val="32"/>
        </w:rPr>
        <w:t>Corruption Perceptions Index 2024</w:t>
      </w:r>
      <w:r w:rsidRPr="004A3C17">
        <w:rPr>
          <w:rFonts w:ascii="Times New Roman" w:hAnsi="Times New Roman" w:cs="Times New Roman"/>
          <w:sz w:val="24"/>
          <w:szCs w:val="32"/>
        </w:rPr>
        <w:t>. Transparency International.</w:t>
      </w:r>
    </w:p>
    <w:p w14:paraId="227127BE" w14:textId="77777777" w:rsidR="00625172" w:rsidRPr="004A3C17" w:rsidRDefault="00625172" w:rsidP="00625172">
      <w:pPr>
        <w:pStyle w:val="Bibliography"/>
        <w:rPr>
          <w:rFonts w:ascii="Times New Roman" w:hAnsi="Times New Roman" w:cs="Times New Roman"/>
          <w:sz w:val="24"/>
          <w:szCs w:val="32"/>
        </w:rPr>
      </w:pPr>
      <w:r w:rsidRPr="004A3C17">
        <w:rPr>
          <w:rFonts w:ascii="Times New Roman" w:hAnsi="Times New Roman" w:cs="Times New Roman"/>
          <w:sz w:val="24"/>
          <w:szCs w:val="32"/>
        </w:rPr>
        <w:t xml:space="preserve">United Nations Department of Economic and Social Affairs. (2024). </w:t>
      </w:r>
      <w:r w:rsidRPr="004A3C17">
        <w:rPr>
          <w:rFonts w:ascii="Times New Roman" w:hAnsi="Times New Roman" w:cs="Times New Roman"/>
          <w:i/>
          <w:iCs/>
          <w:sz w:val="24"/>
          <w:szCs w:val="32"/>
        </w:rPr>
        <w:t>Share of the population that was born in another country [dataset]</w:t>
      </w:r>
      <w:r w:rsidRPr="004A3C17">
        <w:rPr>
          <w:rFonts w:ascii="Times New Roman" w:hAnsi="Times New Roman" w:cs="Times New Roman"/>
          <w:sz w:val="24"/>
          <w:szCs w:val="32"/>
        </w:rPr>
        <w:t>. United Nations Department of Economic and Social Affairs. https://www.un.org/development/desa/pd/content/international-migrant-stock</w:t>
      </w:r>
    </w:p>
    <w:p w14:paraId="2656DBD4" w14:textId="609D5FCB" w:rsidR="00625172" w:rsidRPr="00445114" w:rsidRDefault="00625172" w:rsidP="00625172">
      <w:pPr>
        <w:rPr>
          <w:rFonts w:ascii="Times New Roman" w:hAnsi="Times New Roman" w:cs="Times New Roman"/>
        </w:rPr>
      </w:pPr>
      <w:r w:rsidRPr="004A3C17">
        <w:rPr>
          <w:rFonts w:ascii="Times New Roman" w:hAnsi="Times New Roman" w:cs="Times New Roman"/>
          <w:sz w:val="24"/>
          <w:szCs w:val="32"/>
        </w:rPr>
        <w:fldChar w:fldCharType="end"/>
      </w:r>
    </w:p>
    <w:sectPr w:rsidR="00625172" w:rsidRPr="00445114" w:rsidSect="00625172">
      <w:footerReference w:type="default" r:id="rId8"/>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DE92B6" w14:textId="77777777" w:rsidR="00C83605" w:rsidRDefault="00C83605" w:rsidP="00C83605">
      <w:pPr>
        <w:spacing w:after="0" w:line="240" w:lineRule="auto"/>
      </w:pPr>
      <w:r>
        <w:separator/>
      </w:r>
    </w:p>
  </w:endnote>
  <w:endnote w:type="continuationSeparator" w:id="0">
    <w:p w14:paraId="15686303" w14:textId="77777777" w:rsidR="00C83605" w:rsidRDefault="00C83605" w:rsidP="00C8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5986284"/>
      <w:docPartObj>
        <w:docPartGallery w:val="Page Numbers (Bottom of Page)"/>
        <w:docPartUnique/>
      </w:docPartObj>
    </w:sdtPr>
    <w:sdtEndPr>
      <w:rPr>
        <w:noProof/>
      </w:rPr>
    </w:sdtEndPr>
    <w:sdtContent>
      <w:p w14:paraId="63931191" w14:textId="468B0DF5" w:rsidR="00C83605" w:rsidRDefault="00C836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999744" w14:textId="77777777" w:rsidR="00C83605" w:rsidRDefault="00C83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5B5A53" w14:textId="77777777" w:rsidR="00C83605" w:rsidRDefault="00C83605" w:rsidP="00C83605">
      <w:pPr>
        <w:spacing w:after="0" w:line="240" w:lineRule="auto"/>
      </w:pPr>
      <w:r>
        <w:separator/>
      </w:r>
    </w:p>
  </w:footnote>
  <w:footnote w:type="continuationSeparator" w:id="0">
    <w:p w14:paraId="39421E16" w14:textId="77777777" w:rsidR="00C83605" w:rsidRDefault="00C83605" w:rsidP="00C83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FC5A48"/>
    <w:multiLevelType w:val="hybridMultilevel"/>
    <w:tmpl w:val="163EC996"/>
    <w:lvl w:ilvl="0" w:tplc="D86C4AE8">
      <w:start w:val="1"/>
      <w:numFmt w:val="decimal"/>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1B75116F"/>
    <w:multiLevelType w:val="hybridMultilevel"/>
    <w:tmpl w:val="D2B60F84"/>
    <w:lvl w:ilvl="0" w:tplc="5EFEB55A">
      <w:start w:val="1"/>
      <w:numFmt w:val="bullet"/>
      <w:lvlText w:val=""/>
      <w:lvlJc w:val="left"/>
      <w:pPr>
        <w:ind w:left="720" w:hanging="360"/>
      </w:pPr>
      <w:rPr>
        <w:rFonts w:ascii="Symbol" w:eastAsiaTheme="minorHAnsi" w:hAnsi="Symbol"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480A6169"/>
    <w:multiLevelType w:val="hybridMultilevel"/>
    <w:tmpl w:val="6D1E9C4A"/>
    <w:lvl w:ilvl="0" w:tplc="4506571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1B5B0C"/>
    <w:multiLevelType w:val="hybridMultilevel"/>
    <w:tmpl w:val="BD5635AA"/>
    <w:lvl w:ilvl="0" w:tplc="E22E90E2">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565D07F3"/>
    <w:multiLevelType w:val="hybridMultilevel"/>
    <w:tmpl w:val="DD34C432"/>
    <w:lvl w:ilvl="0" w:tplc="C34833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ED5481"/>
    <w:multiLevelType w:val="hybridMultilevel"/>
    <w:tmpl w:val="6C6E1CFA"/>
    <w:lvl w:ilvl="0" w:tplc="60004214">
      <w:start w:val="1"/>
      <w:numFmt w:val="bullet"/>
      <w:lvlText w:val=""/>
      <w:lvlJc w:val="left"/>
      <w:pPr>
        <w:ind w:left="720" w:hanging="360"/>
      </w:pPr>
      <w:rPr>
        <w:rFonts w:ascii="Symbol" w:eastAsiaTheme="minorHAnsi" w:hAnsi="Symbol"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6D983CFA"/>
    <w:multiLevelType w:val="hybridMultilevel"/>
    <w:tmpl w:val="B47EFD86"/>
    <w:lvl w:ilvl="0" w:tplc="95CEA49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7C4D15"/>
    <w:multiLevelType w:val="hybridMultilevel"/>
    <w:tmpl w:val="786A1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BD6EB6"/>
    <w:multiLevelType w:val="hybridMultilevel"/>
    <w:tmpl w:val="BEEE2772"/>
    <w:lvl w:ilvl="0" w:tplc="9BD24080">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7AE7358C"/>
    <w:multiLevelType w:val="hybridMultilevel"/>
    <w:tmpl w:val="CC6AA5C8"/>
    <w:lvl w:ilvl="0" w:tplc="340A0011">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1559822551">
    <w:abstractNumId w:val="4"/>
  </w:num>
  <w:num w:numId="2" w16cid:durableId="1678145668">
    <w:abstractNumId w:val="2"/>
  </w:num>
  <w:num w:numId="3" w16cid:durableId="2012024801">
    <w:abstractNumId w:val="6"/>
  </w:num>
  <w:num w:numId="4" w16cid:durableId="7762008">
    <w:abstractNumId w:val="7"/>
  </w:num>
  <w:num w:numId="5" w16cid:durableId="1239050326">
    <w:abstractNumId w:val="3"/>
  </w:num>
  <w:num w:numId="6" w16cid:durableId="1809469733">
    <w:abstractNumId w:val="8"/>
  </w:num>
  <w:num w:numId="7" w16cid:durableId="1225681832">
    <w:abstractNumId w:val="9"/>
  </w:num>
  <w:num w:numId="8" w16cid:durableId="127819010">
    <w:abstractNumId w:val="0"/>
  </w:num>
  <w:num w:numId="9" w16cid:durableId="1159423927">
    <w:abstractNumId w:val="1"/>
  </w:num>
  <w:num w:numId="10" w16cid:durableId="1709496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03F"/>
    <w:rsid w:val="000008C1"/>
    <w:rsid w:val="00006B93"/>
    <w:rsid w:val="0001161D"/>
    <w:rsid w:val="0001558C"/>
    <w:rsid w:val="00016C6F"/>
    <w:rsid w:val="00017A4C"/>
    <w:rsid w:val="00020695"/>
    <w:rsid w:val="00021507"/>
    <w:rsid w:val="00035FC4"/>
    <w:rsid w:val="00036817"/>
    <w:rsid w:val="00036FDA"/>
    <w:rsid w:val="000413D6"/>
    <w:rsid w:val="00042834"/>
    <w:rsid w:val="00044CA4"/>
    <w:rsid w:val="000502E5"/>
    <w:rsid w:val="00052BA0"/>
    <w:rsid w:val="00056DDB"/>
    <w:rsid w:val="00061E3A"/>
    <w:rsid w:val="0006290E"/>
    <w:rsid w:val="00063878"/>
    <w:rsid w:val="00063C2B"/>
    <w:rsid w:val="00073619"/>
    <w:rsid w:val="00073AE7"/>
    <w:rsid w:val="00076549"/>
    <w:rsid w:val="00077A89"/>
    <w:rsid w:val="000811FA"/>
    <w:rsid w:val="00082DCF"/>
    <w:rsid w:val="0008431D"/>
    <w:rsid w:val="00087337"/>
    <w:rsid w:val="000A7434"/>
    <w:rsid w:val="000A7C99"/>
    <w:rsid w:val="000B1F4C"/>
    <w:rsid w:val="000B69EC"/>
    <w:rsid w:val="000C3719"/>
    <w:rsid w:val="000C42DC"/>
    <w:rsid w:val="000C4AAE"/>
    <w:rsid w:val="000C61AA"/>
    <w:rsid w:val="000D0C5E"/>
    <w:rsid w:val="000D3020"/>
    <w:rsid w:val="000D6A8D"/>
    <w:rsid w:val="000D7B73"/>
    <w:rsid w:val="000E274E"/>
    <w:rsid w:val="000E6E41"/>
    <w:rsid w:val="000F06DB"/>
    <w:rsid w:val="000F1128"/>
    <w:rsid w:val="00104F76"/>
    <w:rsid w:val="00116D52"/>
    <w:rsid w:val="00117B9A"/>
    <w:rsid w:val="00121668"/>
    <w:rsid w:val="00124773"/>
    <w:rsid w:val="00125100"/>
    <w:rsid w:val="0012653B"/>
    <w:rsid w:val="001309B1"/>
    <w:rsid w:val="00133AE8"/>
    <w:rsid w:val="00134839"/>
    <w:rsid w:val="00135C7B"/>
    <w:rsid w:val="0013750C"/>
    <w:rsid w:val="0014004E"/>
    <w:rsid w:val="00141FF0"/>
    <w:rsid w:val="001471EF"/>
    <w:rsid w:val="001475B3"/>
    <w:rsid w:val="00150180"/>
    <w:rsid w:val="00153340"/>
    <w:rsid w:val="0015395D"/>
    <w:rsid w:val="00155955"/>
    <w:rsid w:val="00162B2D"/>
    <w:rsid w:val="0016431A"/>
    <w:rsid w:val="001653F2"/>
    <w:rsid w:val="00165DFD"/>
    <w:rsid w:val="00184A38"/>
    <w:rsid w:val="00185CD5"/>
    <w:rsid w:val="00191C16"/>
    <w:rsid w:val="00194950"/>
    <w:rsid w:val="001954E6"/>
    <w:rsid w:val="001965D8"/>
    <w:rsid w:val="001A1588"/>
    <w:rsid w:val="001A63DB"/>
    <w:rsid w:val="001C03DF"/>
    <w:rsid w:val="001C1500"/>
    <w:rsid w:val="001C152E"/>
    <w:rsid w:val="001C2ABB"/>
    <w:rsid w:val="001C48D2"/>
    <w:rsid w:val="001D05C4"/>
    <w:rsid w:val="001D3AB8"/>
    <w:rsid w:val="001D7DEF"/>
    <w:rsid w:val="001E6053"/>
    <w:rsid w:val="001E7821"/>
    <w:rsid w:val="001E79FA"/>
    <w:rsid w:val="001F3056"/>
    <w:rsid w:val="001F4360"/>
    <w:rsid w:val="001F58B9"/>
    <w:rsid w:val="001F5FE2"/>
    <w:rsid w:val="00202473"/>
    <w:rsid w:val="00202581"/>
    <w:rsid w:val="002055E2"/>
    <w:rsid w:val="00206D55"/>
    <w:rsid w:val="002100FF"/>
    <w:rsid w:val="00210CD1"/>
    <w:rsid w:val="002127B8"/>
    <w:rsid w:val="00215385"/>
    <w:rsid w:val="00215994"/>
    <w:rsid w:val="0021606A"/>
    <w:rsid w:val="00216628"/>
    <w:rsid w:val="00217384"/>
    <w:rsid w:val="00223144"/>
    <w:rsid w:val="00223B1A"/>
    <w:rsid w:val="00225028"/>
    <w:rsid w:val="0023203A"/>
    <w:rsid w:val="00232CB7"/>
    <w:rsid w:val="00235D51"/>
    <w:rsid w:val="002368B4"/>
    <w:rsid w:val="0024225F"/>
    <w:rsid w:val="002424C2"/>
    <w:rsid w:val="0024473E"/>
    <w:rsid w:val="00255147"/>
    <w:rsid w:val="00257774"/>
    <w:rsid w:val="002611B1"/>
    <w:rsid w:val="00264FDE"/>
    <w:rsid w:val="00265AD3"/>
    <w:rsid w:val="00266826"/>
    <w:rsid w:val="002674FD"/>
    <w:rsid w:val="00272A1E"/>
    <w:rsid w:val="00273B0B"/>
    <w:rsid w:val="00274E48"/>
    <w:rsid w:val="00275271"/>
    <w:rsid w:val="00275D23"/>
    <w:rsid w:val="00283CB3"/>
    <w:rsid w:val="00285C05"/>
    <w:rsid w:val="0028625A"/>
    <w:rsid w:val="002917DD"/>
    <w:rsid w:val="00293A6B"/>
    <w:rsid w:val="00295D44"/>
    <w:rsid w:val="00296A78"/>
    <w:rsid w:val="002A0370"/>
    <w:rsid w:val="002A05F8"/>
    <w:rsid w:val="002A28AC"/>
    <w:rsid w:val="002A28EC"/>
    <w:rsid w:val="002A2BDB"/>
    <w:rsid w:val="002B2BA2"/>
    <w:rsid w:val="002B332C"/>
    <w:rsid w:val="002B3AA3"/>
    <w:rsid w:val="002B6056"/>
    <w:rsid w:val="002C369A"/>
    <w:rsid w:val="002C5713"/>
    <w:rsid w:val="002C7C8C"/>
    <w:rsid w:val="002E0D33"/>
    <w:rsid w:val="002E2062"/>
    <w:rsid w:val="002E626B"/>
    <w:rsid w:val="002E7B84"/>
    <w:rsid w:val="002F05E4"/>
    <w:rsid w:val="0030093E"/>
    <w:rsid w:val="0030143F"/>
    <w:rsid w:val="00316011"/>
    <w:rsid w:val="00321620"/>
    <w:rsid w:val="0032252E"/>
    <w:rsid w:val="003226B9"/>
    <w:rsid w:val="00330DEC"/>
    <w:rsid w:val="003325AF"/>
    <w:rsid w:val="00333953"/>
    <w:rsid w:val="00333F3F"/>
    <w:rsid w:val="00343C7E"/>
    <w:rsid w:val="00344FE6"/>
    <w:rsid w:val="00346F25"/>
    <w:rsid w:val="00347B7B"/>
    <w:rsid w:val="00351516"/>
    <w:rsid w:val="003518E5"/>
    <w:rsid w:val="003525BD"/>
    <w:rsid w:val="003611D0"/>
    <w:rsid w:val="00364141"/>
    <w:rsid w:val="003644ED"/>
    <w:rsid w:val="00367E7B"/>
    <w:rsid w:val="00371D96"/>
    <w:rsid w:val="00381E61"/>
    <w:rsid w:val="00387E00"/>
    <w:rsid w:val="0039498B"/>
    <w:rsid w:val="003A1BF0"/>
    <w:rsid w:val="003A3F59"/>
    <w:rsid w:val="003A68E0"/>
    <w:rsid w:val="003B0282"/>
    <w:rsid w:val="003B476A"/>
    <w:rsid w:val="003B4C49"/>
    <w:rsid w:val="003B5B14"/>
    <w:rsid w:val="003B64B1"/>
    <w:rsid w:val="003B6AE7"/>
    <w:rsid w:val="003C6FC3"/>
    <w:rsid w:val="003D70C0"/>
    <w:rsid w:val="003E1AC9"/>
    <w:rsid w:val="003F1918"/>
    <w:rsid w:val="003F2364"/>
    <w:rsid w:val="0040292E"/>
    <w:rsid w:val="00410ECF"/>
    <w:rsid w:val="0041300E"/>
    <w:rsid w:val="004142DF"/>
    <w:rsid w:val="00420C74"/>
    <w:rsid w:val="0042245C"/>
    <w:rsid w:val="00423E75"/>
    <w:rsid w:val="00431B7D"/>
    <w:rsid w:val="0043261C"/>
    <w:rsid w:val="0043269C"/>
    <w:rsid w:val="00432E1B"/>
    <w:rsid w:val="00433D0C"/>
    <w:rsid w:val="004350AD"/>
    <w:rsid w:val="00445114"/>
    <w:rsid w:val="00446B75"/>
    <w:rsid w:val="00446F0B"/>
    <w:rsid w:val="0045253A"/>
    <w:rsid w:val="00453A2B"/>
    <w:rsid w:val="00463C7C"/>
    <w:rsid w:val="00473ECE"/>
    <w:rsid w:val="004756E2"/>
    <w:rsid w:val="004810F2"/>
    <w:rsid w:val="00487CE7"/>
    <w:rsid w:val="00491762"/>
    <w:rsid w:val="00491C0B"/>
    <w:rsid w:val="00493262"/>
    <w:rsid w:val="0049748A"/>
    <w:rsid w:val="004A3C17"/>
    <w:rsid w:val="004A58D5"/>
    <w:rsid w:val="004B0E95"/>
    <w:rsid w:val="004B1AB0"/>
    <w:rsid w:val="004B5B6B"/>
    <w:rsid w:val="004B7676"/>
    <w:rsid w:val="004C3BD4"/>
    <w:rsid w:val="004C3DAD"/>
    <w:rsid w:val="004C434A"/>
    <w:rsid w:val="004C6188"/>
    <w:rsid w:val="004D3033"/>
    <w:rsid w:val="004D77EB"/>
    <w:rsid w:val="004E024A"/>
    <w:rsid w:val="004E76BC"/>
    <w:rsid w:val="004F1CF7"/>
    <w:rsid w:val="004F2C60"/>
    <w:rsid w:val="004F304E"/>
    <w:rsid w:val="004F3A8A"/>
    <w:rsid w:val="00501C92"/>
    <w:rsid w:val="0051059B"/>
    <w:rsid w:val="005123CF"/>
    <w:rsid w:val="0051293F"/>
    <w:rsid w:val="005129EB"/>
    <w:rsid w:val="00514D0A"/>
    <w:rsid w:val="00523C51"/>
    <w:rsid w:val="00527B5A"/>
    <w:rsid w:val="005300D1"/>
    <w:rsid w:val="0053095C"/>
    <w:rsid w:val="00531E26"/>
    <w:rsid w:val="005353A4"/>
    <w:rsid w:val="00536A6E"/>
    <w:rsid w:val="00541C30"/>
    <w:rsid w:val="00543F26"/>
    <w:rsid w:val="00543F8E"/>
    <w:rsid w:val="00544685"/>
    <w:rsid w:val="00547031"/>
    <w:rsid w:val="0054780C"/>
    <w:rsid w:val="00547D4A"/>
    <w:rsid w:val="00555C40"/>
    <w:rsid w:val="005636D4"/>
    <w:rsid w:val="005676F8"/>
    <w:rsid w:val="00567852"/>
    <w:rsid w:val="00571D1E"/>
    <w:rsid w:val="005751D1"/>
    <w:rsid w:val="005802AB"/>
    <w:rsid w:val="005821DB"/>
    <w:rsid w:val="00584D34"/>
    <w:rsid w:val="00591362"/>
    <w:rsid w:val="00595AF0"/>
    <w:rsid w:val="005A5650"/>
    <w:rsid w:val="005A6CF1"/>
    <w:rsid w:val="005B2DCA"/>
    <w:rsid w:val="005B347B"/>
    <w:rsid w:val="005B4887"/>
    <w:rsid w:val="005B678F"/>
    <w:rsid w:val="005C0517"/>
    <w:rsid w:val="005C195B"/>
    <w:rsid w:val="005C26EF"/>
    <w:rsid w:val="005C4C0C"/>
    <w:rsid w:val="005C4DA6"/>
    <w:rsid w:val="005C5AEB"/>
    <w:rsid w:val="005C6A86"/>
    <w:rsid w:val="005C742A"/>
    <w:rsid w:val="005D1EDF"/>
    <w:rsid w:val="005D5523"/>
    <w:rsid w:val="005D6FE8"/>
    <w:rsid w:val="005F18DE"/>
    <w:rsid w:val="005F4402"/>
    <w:rsid w:val="006013B8"/>
    <w:rsid w:val="006101A4"/>
    <w:rsid w:val="00610797"/>
    <w:rsid w:val="006138F0"/>
    <w:rsid w:val="0062387F"/>
    <w:rsid w:val="00625172"/>
    <w:rsid w:val="00626EB8"/>
    <w:rsid w:val="00640214"/>
    <w:rsid w:val="006422EF"/>
    <w:rsid w:val="006435D1"/>
    <w:rsid w:val="0065715A"/>
    <w:rsid w:val="00660257"/>
    <w:rsid w:val="006714E8"/>
    <w:rsid w:val="00675C92"/>
    <w:rsid w:val="00677B65"/>
    <w:rsid w:val="0068581B"/>
    <w:rsid w:val="00686E25"/>
    <w:rsid w:val="006A3796"/>
    <w:rsid w:val="006A4103"/>
    <w:rsid w:val="006B20D0"/>
    <w:rsid w:val="006B2BC5"/>
    <w:rsid w:val="006B5113"/>
    <w:rsid w:val="006C7B67"/>
    <w:rsid w:val="006D1AB7"/>
    <w:rsid w:val="006D610A"/>
    <w:rsid w:val="006D6649"/>
    <w:rsid w:val="006D6D0F"/>
    <w:rsid w:val="006D720B"/>
    <w:rsid w:val="006D7440"/>
    <w:rsid w:val="006E4DC0"/>
    <w:rsid w:val="006F11BA"/>
    <w:rsid w:val="006F1AC0"/>
    <w:rsid w:val="006F2634"/>
    <w:rsid w:val="00711A19"/>
    <w:rsid w:val="0071242B"/>
    <w:rsid w:val="007163C1"/>
    <w:rsid w:val="00716406"/>
    <w:rsid w:val="007168F6"/>
    <w:rsid w:val="00720F36"/>
    <w:rsid w:val="0072496D"/>
    <w:rsid w:val="00724E70"/>
    <w:rsid w:val="007315C7"/>
    <w:rsid w:val="00734875"/>
    <w:rsid w:val="00741FF3"/>
    <w:rsid w:val="007420D2"/>
    <w:rsid w:val="0074259E"/>
    <w:rsid w:val="00743BA7"/>
    <w:rsid w:val="00744B78"/>
    <w:rsid w:val="007535C6"/>
    <w:rsid w:val="00760795"/>
    <w:rsid w:val="00766B23"/>
    <w:rsid w:val="007712BB"/>
    <w:rsid w:val="00772466"/>
    <w:rsid w:val="00775930"/>
    <w:rsid w:val="007810F0"/>
    <w:rsid w:val="00782402"/>
    <w:rsid w:val="007918D6"/>
    <w:rsid w:val="007935C9"/>
    <w:rsid w:val="007A0196"/>
    <w:rsid w:val="007A5F91"/>
    <w:rsid w:val="007A7960"/>
    <w:rsid w:val="007B0783"/>
    <w:rsid w:val="007B311F"/>
    <w:rsid w:val="007B6896"/>
    <w:rsid w:val="007B6DA0"/>
    <w:rsid w:val="007C260E"/>
    <w:rsid w:val="007C4DE1"/>
    <w:rsid w:val="007C4E01"/>
    <w:rsid w:val="007D28B2"/>
    <w:rsid w:val="007D4505"/>
    <w:rsid w:val="007D70D0"/>
    <w:rsid w:val="007F32A2"/>
    <w:rsid w:val="007F4876"/>
    <w:rsid w:val="007F559D"/>
    <w:rsid w:val="007F6DB5"/>
    <w:rsid w:val="00802A95"/>
    <w:rsid w:val="0080604E"/>
    <w:rsid w:val="008073A0"/>
    <w:rsid w:val="00810232"/>
    <w:rsid w:val="00810DD6"/>
    <w:rsid w:val="00812F62"/>
    <w:rsid w:val="00820D1D"/>
    <w:rsid w:val="00823F09"/>
    <w:rsid w:val="0082570B"/>
    <w:rsid w:val="0082731A"/>
    <w:rsid w:val="0083301E"/>
    <w:rsid w:val="0083473A"/>
    <w:rsid w:val="00840339"/>
    <w:rsid w:val="008404AB"/>
    <w:rsid w:val="00846739"/>
    <w:rsid w:val="00851FD6"/>
    <w:rsid w:val="00855343"/>
    <w:rsid w:val="00855455"/>
    <w:rsid w:val="00857BFD"/>
    <w:rsid w:val="00860516"/>
    <w:rsid w:val="00861403"/>
    <w:rsid w:val="00861C73"/>
    <w:rsid w:val="00863F4C"/>
    <w:rsid w:val="00864746"/>
    <w:rsid w:val="00864CD3"/>
    <w:rsid w:val="00866E45"/>
    <w:rsid w:val="0087352B"/>
    <w:rsid w:val="00890DD9"/>
    <w:rsid w:val="00891CBF"/>
    <w:rsid w:val="00894C19"/>
    <w:rsid w:val="008A3C7D"/>
    <w:rsid w:val="008A427A"/>
    <w:rsid w:val="008A680D"/>
    <w:rsid w:val="008B3324"/>
    <w:rsid w:val="008C3F81"/>
    <w:rsid w:val="008C4D92"/>
    <w:rsid w:val="008C5A7C"/>
    <w:rsid w:val="008C76B8"/>
    <w:rsid w:val="008D65F1"/>
    <w:rsid w:val="008E152D"/>
    <w:rsid w:val="008E3EFA"/>
    <w:rsid w:val="00903B06"/>
    <w:rsid w:val="009043AB"/>
    <w:rsid w:val="0090757B"/>
    <w:rsid w:val="0091268A"/>
    <w:rsid w:val="00914760"/>
    <w:rsid w:val="00916BB5"/>
    <w:rsid w:val="00921E25"/>
    <w:rsid w:val="00923525"/>
    <w:rsid w:val="00930505"/>
    <w:rsid w:val="009371FC"/>
    <w:rsid w:val="00946375"/>
    <w:rsid w:val="009503E8"/>
    <w:rsid w:val="00952908"/>
    <w:rsid w:val="00952EF1"/>
    <w:rsid w:val="00953F40"/>
    <w:rsid w:val="00953FE4"/>
    <w:rsid w:val="009571B7"/>
    <w:rsid w:val="0095765D"/>
    <w:rsid w:val="00960EBB"/>
    <w:rsid w:val="009614A7"/>
    <w:rsid w:val="00964C08"/>
    <w:rsid w:val="00967089"/>
    <w:rsid w:val="00967FD3"/>
    <w:rsid w:val="009709C4"/>
    <w:rsid w:val="00970C10"/>
    <w:rsid w:val="00973C85"/>
    <w:rsid w:val="00974550"/>
    <w:rsid w:val="00974AD2"/>
    <w:rsid w:val="00976FCA"/>
    <w:rsid w:val="0098226F"/>
    <w:rsid w:val="009910C3"/>
    <w:rsid w:val="00993264"/>
    <w:rsid w:val="009A4BD0"/>
    <w:rsid w:val="009A68BB"/>
    <w:rsid w:val="009A7219"/>
    <w:rsid w:val="009B2D2D"/>
    <w:rsid w:val="009B5CCC"/>
    <w:rsid w:val="009B6E83"/>
    <w:rsid w:val="009B732B"/>
    <w:rsid w:val="009C2461"/>
    <w:rsid w:val="009C403F"/>
    <w:rsid w:val="009C7380"/>
    <w:rsid w:val="009D1525"/>
    <w:rsid w:val="009D15FC"/>
    <w:rsid w:val="009D3BF1"/>
    <w:rsid w:val="009D53D6"/>
    <w:rsid w:val="009D6084"/>
    <w:rsid w:val="009D7C37"/>
    <w:rsid w:val="009E006E"/>
    <w:rsid w:val="009E296C"/>
    <w:rsid w:val="009E6AA5"/>
    <w:rsid w:val="009E6AC0"/>
    <w:rsid w:val="00A043A1"/>
    <w:rsid w:val="00A07E46"/>
    <w:rsid w:val="00A13A32"/>
    <w:rsid w:val="00A16698"/>
    <w:rsid w:val="00A234E0"/>
    <w:rsid w:val="00A26A1A"/>
    <w:rsid w:val="00A33AC6"/>
    <w:rsid w:val="00A35187"/>
    <w:rsid w:val="00A376D5"/>
    <w:rsid w:val="00A43D12"/>
    <w:rsid w:val="00A4448E"/>
    <w:rsid w:val="00A50F33"/>
    <w:rsid w:val="00A53F31"/>
    <w:rsid w:val="00A54269"/>
    <w:rsid w:val="00A55DF9"/>
    <w:rsid w:val="00A638D2"/>
    <w:rsid w:val="00A63BE0"/>
    <w:rsid w:val="00A70A9D"/>
    <w:rsid w:val="00A71192"/>
    <w:rsid w:val="00A72EDB"/>
    <w:rsid w:val="00A7586D"/>
    <w:rsid w:val="00A7594F"/>
    <w:rsid w:val="00A77F48"/>
    <w:rsid w:val="00A81243"/>
    <w:rsid w:val="00A825CB"/>
    <w:rsid w:val="00A951FE"/>
    <w:rsid w:val="00AA2836"/>
    <w:rsid w:val="00AA40A0"/>
    <w:rsid w:val="00AA43F4"/>
    <w:rsid w:val="00AB3E4C"/>
    <w:rsid w:val="00AB4E6A"/>
    <w:rsid w:val="00AC0E62"/>
    <w:rsid w:val="00AC2230"/>
    <w:rsid w:val="00AC2361"/>
    <w:rsid w:val="00AD0612"/>
    <w:rsid w:val="00AD1A61"/>
    <w:rsid w:val="00AD6872"/>
    <w:rsid w:val="00AE2AAA"/>
    <w:rsid w:val="00AE5D91"/>
    <w:rsid w:val="00AF14C9"/>
    <w:rsid w:val="00AF480E"/>
    <w:rsid w:val="00AF4889"/>
    <w:rsid w:val="00B00265"/>
    <w:rsid w:val="00B1023B"/>
    <w:rsid w:val="00B11828"/>
    <w:rsid w:val="00B21314"/>
    <w:rsid w:val="00B236AA"/>
    <w:rsid w:val="00B24AD2"/>
    <w:rsid w:val="00B35E2E"/>
    <w:rsid w:val="00B402BE"/>
    <w:rsid w:val="00B45002"/>
    <w:rsid w:val="00B4700B"/>
    <w:rsid w:val="00B532F2"/>
    <w:rsid w:val="00B54D6B"/>
    <w:rsid w:val="00B672DF"/>
    <w:rsid w:val="00B70EAE"/>
    <w:rsid w:val="00B83A41"/>
    <w:rsid w:val="00B83ADC"/>
    <w:rsid w:val="00B83D6E"/>
    <w:rsid w:val="00B87FC0"/>
    <w:rsid w:val="00B96219"/>
    <w:rsid w:val="00BA205B"/>
    <w:rsid w:val="00BA5222"/>
    <w:rsid w:val="00BA5C5B"/>
    <w:rsid w:val="00BA5DF7"/>
    <w:rsid w:val="00BA7050"/>
    <w:rsid w:val="00BB02E1"/>
    <w:rsid w:val="00BB66CB"/>
    <w:rsid w:val="00BC0BD6"/>
    <w:rsid w:val="00BC3AFD"/>
    <w:rsid w:val="00BD1BA1"/>
    <w:rsid w:val="00BD1D9D"/>
    <w:rsid w:val="00BD26FB"/>
    <w:rsid w:val="00BD46E6"/>
    <w:rsid w:val="00BE1325"/>
    <w:rsid w:val="00BE14F6"/>
    <w:rsid w:val="00BE166B"/>
    <w:rsid w:val="00BE43AF"/>
    <w:rsid w:val="00BE4ED1"/>
    <w:rsid w:val="00BE5906"/>
    <w:rsid w:val="00BE607A"/>
    <w:rsid w:val="00BE7236"/>
    <w:rsid w:val="00BF1B5A"/>
    <w:rsid w:val="00BF4EE3"/>
    <w:rsid w:val="00C06A0F"/>
    <w:rsid w:val="00C11BEB"/>
    <w:rsid w:val="00C177BE"/>
    <w:rsid w:val="00C20802"/>
    <w:rsid w:val="00C2203F"/>
    <w:rsid w:val="00C23311"/>
    <w:rsid w:val="00C2359A"/>
    <w:rsid w:val="00C23E43"/>
    <w:rsid w:val="00C349CE"/>
    <w:rsid w:val="00C35FB7"/>
    <w:rsid w:val="00C36944"/>
    <w:rsid w:val="00C37BB8"/>
    <w:rsid w:val="00C5161F"/>
    <w:rsid w:val="00C52CA6"/>
    <w:rsid w:val="00C56DB9"/>
    <w:rsid w:val="00C604FB"/>
    <w:rsid w:val="00C60A83"/>
    <w:rsid w:val="00C6169E"/>
    <w:rsid w:val="00C67668"/>
    <w:rsid w:val="00C73E0C"/>
    <w:rsid w:val="00C75D78"/>
    <w:rsid w:val="00C83605"/>
    <w:rsid w:val="00C90606"/>
    <w:rsid w:val="00C933B7"/>
    <w:rsid w:val="00C97805"/>
    <w:rsid w:val="00CA676E"/>
    <w:rsid w:val="00CA7A9E"/>
    <w:rsid w:val="00CB2899"/>
    <w:rsid w:val="00CB401A"/>
    <w:rsid w:val="00CB4F93"/>
    <w:rsid w:val="00CB5C1A"/>
    <w:rsid w:val="00CB5F5F"/>
    <w:rsid w:val="00CC317F"/>
    <w:rsid w:val="00CC57D1"/>
    <w:rsid w:val="00CD2A04"/>
    <w:rsid w:val="00CD45F5"/>
    <w:rsid w:val="00CD61ED"/>
    <w:rsid w:val="00CD7936"/>
    <w:rsid w:val="00CE0CE2"/>
    <w:rsid w:val="00CE1403"/>
    <w:rsid w:val="00CE3DD4"/>
    <w:rsid w:val="00CF1CD2"/>
    <w:rsid w:val="00CF277E"/>
    <w:rsid w:val="00CF4DD0"/>
    <w:rsid w:val="00CF5C0E"/>
    <w:rsid w:val="00CF6DFB"/>
    <w:rsid w:val="00D01A81"/>
    <w:rsid w:val="00D10CBD"/>
    <w:rsid w:val="00D11DFA"/>
    <w:rsid w:val="00D14827"/>
    <w:rsid w:val="00D14A7C"/>
    <w:rsid w:val="00D16A6A"/>
    <w:rsid w:val="00D22B3D"/>
    <w:rsid w:val="00D22E91"/>
    <w:rsid w:val="00D26328"/>
    <w:rsid w:val="00D30597"/>
    <w:rsid w:val="00D3286A"/>
    <w:rsid w:val="00D331A3"/>
    <w:rsid w:val="00D338F8"/>
    <w:rsid w:val="00D34989"/>
    <w:rsid w:val="00D430C4"/>
    <w:rsid w:val="00D45C96"/>
    <w:rsid w:val="00D45D65"/>
    <w:rsid w:val="00D4656C"/>
    <w:rsid w:val="00D471A0"/>
    <w:rsid w:val="00D504BB"/>
    <w:rsid w:val="00D646D9"/>
    <w:rsid w:val="00D64B02"/>
    <w:rsid w:val="00D65587"/>
    <w:rsid w:val="00D738C0"/>
    <w:rsid w:val="00D73C38"/>
    <w:rsid w:val="00D7670D"/>
    <w:rsid w:val="00D77F89"/>
    <w:rsid w:val="00D81260"/>
    <w:rsid w:val="00D83C6F"/>
    <w:rsid w:val="00D85671"/>
    <w:rsid w:val="00D85CEA"/>
    <w:rsid w:val="00D91263"/>
    <w:rsid w:val="00DA0036"/>
    <w:rsid w:val="00DA5941"/>
    <w:rsid w:val="00DB0350"/>
    <w:rsid w:val="00DB6BBE"/>
    <w:rsid w:val="00DB7923"/>
    <w:rsid w:val="00DC112E"/>
    <w:rsid w:val="00DC1A0B"/>
    <w:rsid w:val="00DD1B43"/>
    <w:rsid w:val="00DD24BA"/>
    <w:rsid w:val="00DD4777"/>
    <w:rsid w:val="00DE067F"/>
    <w:rsid w:val="00DE4B77"/>
    <w:rsid w:val="00DE5B34"/>
    <w:rsid w:val="00DF58FF"/>
    <w:rsid w:val="00DF62C9"/>
    <w:rsid w:val="00E02BE7"/>
    <w:rsid w:val="00E03B09"/>
    <w:rsid w:val="00E07283"/>
    <w:rsid w:val="00E11506"/>
    <w:rsid w:val="00E247B9"/>
    <w:rsid w:val="00E2641B"/>
    <w:rsid w:val="00E27168"/>
    <w:rsid w:val="00E324D2"/>
    <w:rsid w:val="00E335A9"/>
    <w:rsid w:val="00E44775"/>
    <w:rsid w:val="00E52769"/>
    <w:rsid w:val="00E56C20"/>
    <w:rsid w:val="00E60CCD"/>
    <w:rsid w:val="00E63568"/>
    <w:rsid w:val="00E65BB1"/>
    <w:rsid w:val="00E65E60"/>
    <w:rsid w:val="00E716BD"/>
    <w:rsid w:val="00E75890"/>
    <w:rsid w:val="00E770F4"/>
    <w:rsid w:val="00E77B22"/>
    <w:rsid w:val="00E84E36"/>
    <w:rsid w:val="00E907F0"/>
    <w:rsid w:val="00E91B31"/>
    <w:rsid w:val="00E96786"/>
    <w:rsid w:val="00E97929"/>
    <w:rsid w:val="00EA1DBF"/>
    <w:rsid w:val="00EA249A"/>
    <w:rsid w:val="00EA3400"/>
    <w:rsid w:val="00EA65FD"/>
    <w:rsid w:val="00EA6984"/>
    <w:rsid w:val="00EA7A66"/>
    <w:rsid w:val="00EB0F20"/>
    <w:rsid w:val="00EB212A"/>
    <w:rsid w:val="00EB40DF"/>
    <w:rsid w:val="00EC0F50"/>
    <w:rsid w:val="00EC5A12"/>
    <w:rsid w:val="00EC63C0"/>
    <w:rsid w:val="00EC7660"/>
    <w:rsid w:val="00EC7F47"/>
    <w:rsid w:val="00ED1E70"/>
    <w:rsid w:val="00ED778D"/>
    <w:rsid w:val="00EE256B"/>
    <w:rsid w:val="00EE6334"/>
    <w:rsid w:val="00EE795C"/>
    <w:rsid w:val="00EF2547"/>
    <w:rsid w:val="00EF3933"/>
    <w:rsid w:val="00EF4FE1"/>
    <w:rsid w:val="00F001D4"/>
    <w:rsid w:val="00F071FB"/>
    <w:rsid w:val="00F073B2"/>
    <w:rsid w:val="00F103B7"/>
    <w:rsid w:val="00F152AB"/>
    <w:rsid w:val="00F23461"/>
    <w:rsid w:val="00F24E5C"/>
    <w:rsid w:val="00F257C7"/>
    <w:rsid w:val="00F27A76"/>
    <w:rsid w:val="00F35273"/>
    <w:rsid w:val="00F36D50"/>
    <w:rsid w:val="00F370A4"/>
    <w:rsid w:val="00F370D7"/>
    <w:rsid w:val="00F37334"/>
    <w:rsid w:val="00F402FA"/>
    <w:rsid w:val="00F40C0B"/>
    <w:rsid w:val="00F42343"/>
    <w:rsid w:val="00F44FDE"/>
    <w:rsid w:val="00F46E9C"/>
    <w:rsid w:val="00F470BA"/>
    <w:rsid w:val="00F618C3"/>
    <w:rsid w:val="00F62B95"/>
    <w:rsid w:val="00F8107D"/>
    <w:rsid w:val="00F81717"/>
    <w:rsid w:val="00F83548"/>
    <w:rsid w:val="00F86088"/>
    <w:rsid w:val="00F93FFD"/>
    <w:rsid w:val="00F94432"/>
    <w:rsid w:val="00FA09ED"/>
    <w:rsid w:val="00FA0E82"/>
    <w:rsid w:val="00FA75D9"/>
    <w:rsid w:val="00FB7A4B"/>
    <w:rsid w:val="00FC0E75"/>
    <w:rsid w:val="00FC53A2"/>
    <w:rsid w:val="00FD1AB6"/>
    <w:rsid w:val="00FD37C9"/>
    <w:rsid w:val="00FD534C"/>
    <w:rsid w:val="00FE34C7"/>
    <w:rsid w:val="00FE3F8A"/>
    <w:rsid w:val="00FE4BC5"/>
    <w:rsid w:val="00FE5210"/>
    <w:rsid w:val="00FE75AF"/>
    <w:rsid w:val="00FF01F6"/>
    <w:rsid w:val="00FF42E1"/>
    <w:rsid w:val="00FF4B34"/>
    <w:rsid w:val="00FF5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F6871A"/>
  <w15:chartTrackingRefBased/>
  <w15:docId w15:val="{724F455E-8131-4355-AEED-70BC0A802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98B"/>
    <w:rPr>
      <w:sz w:val="22"/>
    </w:rPr>
  </w:style>
  <w:style w:type="paragraph" w:styleId="Heading1">
    <w:name w:val="heading 1"/>
    <w:basedOn w:val="Normal"/>
    <w:next w:val="Normal"/>
    <w:link w:val="Heading1Char"/>
    <w:uiPriority w:val="9"/>
    <w:qFormat/>
    <w:rsid w:val="00C2203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C220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C220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C220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C220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C220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20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20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20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03F"/>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C220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C220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C220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C220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C220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20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20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203F"/>
    <w:rPr>
      <w:rFonts w:eastAsiaTheme="majorEastAsia" w:cstheme="majorBidi"/>
      <w:color w:val="272727" w:themeColor="text1" w:themeTint="D8"/>
    </w:rPr>
  </w:style>
  <w:style w:type="paragraph" w:styleId="Title">
    <w:name w:val="Title"/>
    <w:basedOn w:val="Normal"/>
    <w:next w:val="Normal"/>
    <w:link w:val="TitleChar"/>
    <w:uiPriority w:val="10"/>
    <w:qFormat/>
    <w:rsid w:val="00C220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20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20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20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203F"/>
    <w:pPr>
      <w:spacing w:before="160"/>
      <w:jc w:val="center"/>
    </w:pPr>
    <w:rPr>
      <w:i/>
      <w:iCs/>
      <w:color w:val="404040" w:themeColor="text1" w:themeTint="BF"/>
    </w:rPr>
  </w:style>
  <w:style w:type="character" w:customStyle="1" w:styleId="QuoteChar">
    <w:name w:val="Quote Char"/>
    <w:basedOn w:val="DefaultParagraphFont"/>
    <w:link w:val="Quote"/>
    <w:uiPriority w:val="29"/>
    <w:rsid w:val="00C2203F"/>
    <w:rPr>
      <w:i/>
      <w:iCs/>
      <w:color w:val="404040" w:themeColor="text1" w:themeTint="BF"/>
    </w:rPr>
  </w:style>
  <w:style w:type="paragraph" w:styleId="ListParagraph">
    <w:name w:val="List Paragraph"/>
    <w:basedOn w:val="Normal"/>
    <w:uiPriority w:val="34"/>
    <w:qFormat/>
    <w:rsid w:val="00C2203F"/>
    <w:pPr>
      <w:ind w:left="720"/>
      <w:contextualSpacing/>
    </w:pPr>
  </w:style>
  <w:style w:type="character" w:styleId="IntenseEmphasis">
    <w:name w:val="Intense Emphasis"/>
    <w:basedOn w:val="DefaultParagraphFont"/>
    <w:uiPriority w:val="21"/>
    <w:qFormat/>
    <w:rsid w:val="00C2203F"/>
    <w:rPr>
      <w:i/>
      <w:iCs/>
      <w:color w:val="2E74B5" w:themeColor="accent1" w:themeShade="BF"/>
    </w:rPr>
  </w:style>
  <w:style w:type="paragraph" w:styleId="IntenseQuote">
    <w:name w:val="Intense Quote"/>
    <w:basedOn w:val="Normal"/>
    <w:next w:val="Normal"/>
    <w:link w:val="IntenseQuoteChar"/>
    <w:uiPriority w:val="30"/>
    <w:qFormat/>
    <w:rsid w:val="00C220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C2203F"/>
    <w:rPr>
      <w:i/>
      <w:iCs/>
      <w:color w:val="2E74B5" w:themeColor="accent1" w:themeShade="BF"/>
    </w:rPr>
  </w:style>
  <w:style w:type="character" w:styleId="IntenseReference">
    <w:name w:val="Intense Reference"/>
    <w:basedOn w:val="DefaultParagraphFont"/>
    <w:uiPriority w:val="32"/>
    <w:qFormat/>
    <w:rsid w:val="00C2203F"/>
    <w:rPr>
      <w:b/>
      <w:bCs/>
      <w:smallCaps/>
      <w:color w:val="2E74B5" w:themeColor="accent1" w:themeShade="BF"/>
      <w:spacing w:val="5"/>
    </w:rPr>
  </w:style>
  <w:style w:type="table" w:styleId="TableGridLight">
    <w:name w:val="Grid Table Light"/>
    <w:basedOn w:val="TableNormal"/>
    <w:uiPriority w:val="40"/>
    <w:rsid w:val="00BB66C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121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25172"/>
    <w:pPr>
      <w:spacing w:after="0" w:line="240" w:lineRule="auto"/>
      <w:ind w:left="720" w:hanging="720"/>
    </w:pPr>
  </w:style>
  <w:style w:type="paragraph" w:styleId="Header">
    <w:name w:val="header"/>
    <w:basedOn w:val="Normal"/>
    <w:link w:val="HeaderChar"/>
    <w:uiPriority w:val="99"/>
    <w:unhideWhenUsed/>
    <w:rsid w:val="00C83605"/>
    <w:pPr>
      <w:tabs>
        <w:tab w:val="center" w:pos="4419"/>
        <w:tab w:val="right" w:pos="8838"/>
      </w:tabs>
      <w:spacing w:after="0" w:line="240" w:lineRule="auto"/>
    </w:pPr>
  </w:style>
  <w:style w:type="character" w:customStyle="1" w:styleId="HeaderChar">
    <w:name w:val="Header Char"/>
    <w:basedOn w:val="DefaultParagraphFont"/>
    <w:link w:val="Header"/>
    <w:uiPriority w:val="99"/>
    <w:rsid w:val="00C83605"/>
    <w:rPr>
      <w:sz w:val="20"/>
    </w:rPr>
  </w:style>
  <w:style w:type="paragraph" w:styleId="Footer">
    <w:name w:val="footer"/>
    <w:basedOn w:val="Normal"/>
    <w:link w:val="FooterChar"/>
    <w:uiPriority w:val="99"/>
    <w:unhideWhenUsed/>
    <w:rsid w:val="00C83605"/>
    <w:pPr>
      <w:tabs>
        <w:tab w:val="center" w:pos="4419"/>
        <w:tab w:val="right" w:pos="8838"/>
      </w:tabs>
      <w:spacing w:after="0" w:line="240" w:lineRule="auto"/>
    </w:pPr>
  </w:style>
  <w:style w:type="character" w:customStyle="1" w:styleId="FooterChar">
    <w:name w:val="Footer Char"/>
    <w:basedOn w:val="DefaultParagraphFont"/>
    <w:link w:val="Footer"/>
    <w:uiPriority w:val="99"/>
    <w:rsid w:val="00C83605"/>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2548889">
      <w:bodyDiv w:val="1"/>
      <w:marLeft w:val="0"/>
      <w:marRight w:val="0"/>
      <w:marTop w:val="0"/>
      <w:marBottom w:val="0"/>
      <w:divBdr>
        <w:top w:val="none" w:sz="0" w:space="0" w:color="auto"/>
        <w:left w:val="none" w:sz="0" w:space="0" w:color="auto"/>
        <w:bottom w:val="none" w:sz="0" w:space="0" w:color="auto"/>
        <w:right w:val="none" w:sz="0" w:space="0" w:color="auto"/>
      </w:divBdr>
    </w:div>
    <w:div w:id="645203895">
      <w:bodyDiv w:val="1"/>
      <w:marLeft w:val="0"/>
      <w:marRight w:val="0"/>
      <w:marTop w:val="0"/>
      <w:marBottom w:val="0"/>
      <w:divBdr>
        <w:top w:val="none" w:sz="0" w:space="0" w:color="auto"/>
        <w:left w:val="none" w:sz="0" w:space="0" w:color="auto"/>
        <w:bottom w:val="none" w:sz="0" w:space="0" w:color="auto"/>
        <w:right w:val="none" w:sz="0" w:space="0" w:color="auto"/>
      </w:divBdr>
    </w:div>
    <w:div w:id="679894566">
      <w:bodyDiv w:val="1"/>
      <w:marLeft w:val="0"/>
      <w:marRight w:val="0"/>
      <w:marTop w:val="0"/>
      <w:marBottom w:val="0"/>
      <w:divBdr>
        <w:top w:val="none" w:sz="0" w:space="0" w:color="auto"/>
        <w:left w:val="none" w:sz="0" w:space="0" w:color="auto"/>
        <w:bottom w:val="none" w:sz="0" w:space="0" w:color="auto"/>
        <w:right w:val="none" w:sz="0" w:space="0" w:color="auto"/>
      </w:divBdr>
    </w:div>
    <w:div w:id="858854752">
      <w:bodyDiv w:val="1"/>
      <w:marLeft w:val="0"/>
      <w:marRight w:val="0"/>
      <w:marTop w:val="0"/>
      <w:marBottom w:val="0"/>
      <w:divBdr>
        <w:top w:val="none" w:sz="0" w:space="0" w:color="auto"/>
        <w:left w:val="none" w:sz="0" w:space="0" w:color="auto"/>
        <w:bottom w:val="none" w:sz="0" w:space="0" w:color="auto"/>
        <w:right w:val="none" w:sz="0" w:space="0" w:color="auto"/>
      </w:divBdr>
      <w:divsChild>
        <w:div w:id="718557865">
          <w:marLeft w:val="0"/>
          <w:marRight w:val="0"/>
          <w:marTop w:val="0"/>
          <w:marBottom w:val="0"/>
          <w:divBdr>
            <w:top w:val="none" w:sz="0" w:space="0" w:color="auto"/>
            <w:left w:val="none" w:sz="0" w:space="0" w:color="auto"/>
            <w:bottom w:val="none" w:sz="0" w:space="0" w:color="auto"/>
            <w:right w:val="none" w:sz="0" w:space="0" w:color="auto"/>
          </w:divBdr>
          <w:divsChild>
            <w:div w:id="61598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631839">
      <w:bodyDiv w:val="1"/>
      <w:marLeft w:val="0"/>
      <w:marRight w:val="0"/>
      <w:marTop w:val="0"/>
      <w:marBottom w:val="0"/>
      <w:divBdr>
        <w:top w:val="none" w:sz="0" w:space="0" w:color="auto"/>
        <w:left w:val="none" w:sz="0" w:space="0" w:color="auto"/>
        <w:bottom w:val="none" w:sz="0" w:space="0" w:color="auto"/>
        <w:right w:val="none" w:sz="0" w:space="0" w:color="auto"/>
      </w:divBdr>
    </w:div>
    <w:div w:id="1070277390">
      <w:bodyDiv w:val="1"/>
      <w:marLeft w:val="0"/>
      <w:marRight w:val="0"/>
      <w:marTop w:val="0"/>
      <w:marBottom w:val="0"/>
      <w:divBdr>
        <w:top w:val="none" w:sz="0" w:space="0" w:color="auto"/>
        <w:left w:val="none" w:sz="0" w:space="0" w:color="auto"/>
        <w:bottom w:val="none" w:sz="0" w:space="0" w:color="auto"/>
        <w:right w:val="none" w:sz="0" w:space="0" w:color="auto"/>
      </w:divBdr>
    </w:div>
    <w:div w:id="1240016959">
      <w:bodyDiv w:val="1"/>
      <w:marLeft w:val="0"/>
      <w:marRight w:val="0"/>
      <w:marTop w:val="0"/>
      <w:marBottom w:val="0"/>
      <w:divBdr>
        <w:top w:val="none" w:sz="0" w:space="0" w:color="auto"/>
        <w:left w:val="none" w:sz="0" w:space="0" w:color="auto"/>
        <w:bottom w:val="none" w:sz="0" w:space="0" w:color="auto"/>
        <w:right w:val="none" w:sz="0" w:space="0" w:color="auto"/>
      </w:divBdr>
    </w:div>
    <w:div w:id="1706908033">
      <w:bodyDiv w:val="1"/>
      <w:marLeft w:val="0"/>
      <w:marRight w:val="0"/>
      <w:marTop w:val="0"/>
      <w:marBottom w:val="0"/>
      <w:divBdr>
        <w:top w:val="none" w:sz="0" w:space="0" w:color="auto"/>
        <w:left w:val="none" w:sz="0" w:space="0" w:color="auto"/>
        <w:bottom w:val="none" w:sz="0" w:space="0" w:color="auto"/>
        <w:right w:val="none" w:sz="0" w:space="0" w:color="auto"/>
      </w:divBdr>
    </w:div>
    <w:div w:id="1791779289">
      <w:bodyDiv w:val="1"/>
      <w:marLeft w:val="0"/>
      <w:marRight w:val="0"/>
      <w:marTop w:val="0"/>
      <w:marBottom w:val="0"/>
      <w:divBdr>
        <w:top w:val="none" w:sz="0" w:space="0" w:color="auto"/>
        <w:left w:val="none" w:sz="0" w:space="0" w:color="auto"/>
        <w:bottom w:val="none" w:sz="0" w:space="0" w:color="auto"/>
        <w:right w:val="none" w:sz="0" w:space="0" w:color="auto"/>
      </w:divBdr>
    </w:div>
    <w:div w:id="1855075770">
      <w:bodyDiv w:val="1"/>
      <w:marLeft w:val="0"/>
      <w:marRight w:val="0"/>
      <w:marTop w:val="0"/>
      <w:marBottom w:val="0"/>
      <w:divBdr>
        <w:top w:val="none" w:sz="0" w:space="0" w:color="auto"/>
        <w:left w:val="none" w:sz="0" w:space="0" w:color="auto"/>
        <w:bottom w:val="none" w:sz="0" w:space="0" w:color="auto"/>
        <w:right w:val="none" w:sz="0" w:space="0" w:color="auto"/>
      </w:divBdr>
    </w:div>
    <w:div w:id="2034643460">
      <w:bodyDiv w:val="1"/>
      <w:marLeft w:val="0"/>
      <w:marRight w:val="0"/>
      <w:marTop w:val="0"/>
      <w:marBottom w:val="0"/>
      <w:divBdr>
        <w:top w:val="none" w:sz="0" w:space="0" w:color="auto"/>
        <w:left w:val="none" w:sz="0" w:space="0" w:color="auto"/>
        <w:bottom w:val="none" w:sz="0" w:space="0" w:color="auto"/>
        <w:right w:val="none" w:sz="0" w:space="0" w:color="auto"/>
      </w:divBdr>
    </w:div>
    <w:div w:id="207115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DEA89-F46D-4F21-9139-BD2B65636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4</TotalTime>
  <Pages>15</Pages>
  <Words>6637</Words>
  <Characters>44169</Characters>
  <Application>Microsoft Office Word</Application>
  <DocSecurity>0</DocSecurity>
  <Lines>122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dc:description/>
  <cp:lastModifiedBy>Julio César Iturra Sanhueza</cp:lastModifiedBy>
  <cp:revision>737</cp:revision>
  <dcterms:created xsi:type="dcterms:W3CDTF">2025-04-08T10:27:00Z</dcterms:created>
  <dcterms:modified xsi:type="dcterms:W3CDTF">2025-08-0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97c81c-03d6-46a2-b6da-74bdfb9a9f4a</vt:lpwstr>
  </property>
  <property fmtid="{D5CDD505-2E9C-101B-9397-08002B2CF9AE}" pid="3" name="ZOTERO_PREF_1">
    <vt:lpwstr>&lt;data data-version="3" zotero-version="7.0.16"&gt;&lt;session id="JWYtdSl3"/&gt;&lt;style id="http://www.zotero.org/styles/apa-single-spaced" locale="en-US" hasBibliography="1" bibliographyStyleHasBeenSet="1"/&gt;&lt;prefs&gt;&lt;pref name="fieldType" value="Field"/&gt;&lt;/prefs&gt;&lt;/da</vt:lpwstr>
  </property>
  <property fmtid="{D5CDD505-2E9C-101B-9397-08002B2CF9AE}" pid="4" name="ZOTERO_PREF_2">
    <vt:lpwstr>ta&gt;</vt:lpwstr>
  </property>
</Properties>
</file>